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18F7D" w14:textId="053A4667" w:rsidR="00EA1298" w:rsidRDefault="00EA1298" w:rsidP="00EA1298">
      <w:pPr>
        <w:pStyle w:val="Caption"/>
        <w:keepNext/>
        <w:rPr>
          <w:lang w:val="en-US"/>
        </w:rPr>
      </w:pPr>
      <w:r>
        <w:t xml:space="preserve">Table </w:t>
      </w:r>
      <w:r>
        <w:t>1</w:t>
      </w:r>
      <w:r>
        <w:rPr>
          <w:lang w:val="en-US"/>
        </w:rPr>
        <w:t xml:space="preserve"> </w:t>
      </w:r>
    </w:p>
    <w:p w14:paraId="670A676E" w14:textId="77777777" w:rsidR="00EA1298" w:rsidRDefault="00EA1298" w:rsidP="00EA1298">
      <w:pPr>
        <w:pStyle w:val="Caption"/>
        <w:keepNext/>
      </w:pPr>
      <w:r w:rsidRPr="00F0341B">
        <w:rPr>
          <w:b w:val="0"/>
          <w:bCs w:val="0"/>
          <w:lang w:val="en-US"/>
        </w:rPr>
        <w:t>Reviews included in the study</w:t>
      </w:r>
    </w:p>
    <w:tbl>
      <w:tblPr>
        <w:tblStyle w:val="LightShading-Accent1"/>
        <w:tblW w:w="14400" w:type="dxa"/>
        <w:tblInd w:w="-630" w:type="dxa"/>
        <w:tblLayout w:type="fixed"/>
        <w:tblLook w:val="04A0" w:firstRow="1" w:lastRow="0" w:firstColumn="1" w:lastColumn="0" w:noHBand="0" w:noVBand="1"/>
      </w:tblPr>
      <w:tblGrid>
        <w:gridCol w:w="1890"/>
        <w:gridCol w:w="3420"/>
        <w:gridCol w:w="4602"/>
        <w:gridCol w:w="1248"/>
        <w:gridCol w:w="1170"/>
        <w:gridCol w:w="2070"/>
      </w:tblGrid>
      <w:tr w:rsidR="00EA1298" w:rsidRPr="006C5633" w14:paraId="01073E6A" w14:textId="77777777" w:rsidTr="00BA3A42">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890" w:type="dxa"/>
            <w:vAlign w:val="center"/>
            <w:hideMark/>
          </w:tcPr>
          <w:p w14:paraId="152EC992" w14:textId="77777777" w:rsidR="00EA1298" w:rsidRPr="00154A62" w:rsidRDefault="00EA1298" w:rsidP="00BA3A42">
            <w:pPr>
              <w:jc w:val="center"/>
              <w:rPr>
                <w:rFonts w:eastAsia="Arial Unicode MS"/>
                <w:color w:val="000000" w:themeColor="text1"/>
                <w:szCs w:val="20"/>
              </w:rPr>
            </w:pPr>
            <w:r w:rsidRPr="00154A62">
              <w:rPr>
                <w:rFonts w:eastAsia="Arial Unicode MS"/>
                <w:color w:val="000000" w:themeColor="text1"/>
                <w:szCs w:val="20"/>
              </w:rPr>
              <w:t>Authors &amp; year</w:t>
            </w:r>
          </w:p>
        </w:tc>
        <w:tc>
          <w:tcPr>
            <w:tcW w:w="3420" w:type="dxa"/>
            <w:vAlign w:val="center"/>
          </w:tcPr>
          <w:p w14:paraId="3EF79B04" w14:textId="77777777" w:rsidR="00EA1298" w:rsidRPr="00805D38" w:rsidRDefault="00EA1298" w:rsidP="00BA3A42">
            <w:pPr>
              <w:jc w:val="center"/>
              <w:cnfStyle w:val="100000000000" w:firstRow="1" w:lastRow="0" w:firstColumn="0" w:lastColumn="0" w:oddVBand="0" w:evenVBand="0" w:oddHBand="0" w:evenHBand="0" w:firstRowFirstColumn="0" w:firstRowLastColumn="0" w:lastRowFirstColumn="0" w:lastRowLastColumn="0"/>
              <w:rPr>
                <w:rFonts w:eastAsia="Arial Unicode MS"/>
                <w:color w:val="000000" w:themeColor="text1"/>
                <w:szCs w:val="20"/>
              </w:rPr>
            </w:pPr>
            <w:r w:rsidRPr="0042164C">
              <w:rPr>
                <w:rFonts w:eastAsia="Arial Unicode MS"/>
                <w:color w:val="000000" w:themeColor="text1"/>
                <w:szCs w:val="20"/>
              </w:rPr>
              <w:t>Title</w:t>
            </w:r>
          </w:p>
        </w:tc>
        <w:tc>
          <w:tcPr>
            <w:tcW w:w="4602" w:type="dxa"/>
            <w:vAlign w:val="center"/>
            <w:hideMark/>
          </w:tcPr>
          <w:p w14:paraId="3C02AC0A" w14:textId="77777777" w:rsidR="00EA1298" w:rsidRPr="00154A62" w:rsidRDefault="00EA1298" w:rsidP="00BA3A42">
            <w:pPr>
              <w:jc w:val="center"/>
              <w:cnfStyle w:val="100000000000" w:firstRow="1" w:lastRow="0" w:firstColumn="0" w:lastColumn="0" w:oddVBand="0" w:evenVBand="0" w:oddHBand="0" w:evenHBand="0" w:firstRowFirstColumn="0" w:firstRowLastColumn="0" w:lastRowFirstColumn="0" w:lastRowLastColumn="0"/>
              <w:rPr>
                <w:rFonts w:eastAsia="Arial Unicode MS"/>
                <w:color w:val="000000" w:themeColor="text1"/>
                <w:szCs w:val="20"/>
              </w:rPr>
            </w:pPr>
            <w:r w:rsidRPr="00154A62">
              <w:rPr>
                <w:rFonts w:eastAsia="Arial Unicode MS"/>
                <w:color w:val="000000" w:themeColor="text1"/>
                <w:szCs w:val="20"/>
              </w:rPr>
              <w:t>Aim/purpose</w:t>
            </w:r>
          </w:p>
        </w:tc>
        <w:tc>
          <w:tcPr>
            <w:tcW w:w="1248" w:type="dxa"/>
            <w:vAlign w:val="center"/>
            <w:hideMark/>
          </w:tcPr>
          <w:p w14:paraId="4D8ECF54" w14:textId="77777777" w:rsidR="00EA1298" w:rsidRPr="00154A62" w:rsidRDefault="00EA1298" w:rsidP="00BA3A42">
            <w:pPr>
              <w:jc w:val="center"/>
              <w:cnfStyle w:val="100000000000" w:firstRow="1" w:lastRow="0" w:firstColumn="0" w:lastColumn="0" w:oddVBand="0" w:evenVBand="0" w:oddHBand="0" w:evenHBand="0" w:firstRowFirstColumn="0" w:firstRowLastColumn="0" w:lastRowFirstColumn="0" w:lastRowLastColumn="0"/>
              <w:rPr>
                <w:rFonts w:eastAsia="Arial Unicode MS"/>
                <w:color w:val="000000" w:themeColor="text1"/>
                <w:szCs w:val="20"/>
              </w:rPr>
            </w:pPr>
            <w:r>
              <w:rPr>
                <w:rFonts w:eastAsia="Arial Unicode MS"/>
                <w:color w:val="000000" w:themeColor="text1"/>
                <w:szCs w:val="20"/>
              </w:rPr>
              <w:t>Education Domain</w:t>
            </w:r>
          </w:p>
        </w:tc>
        <w:tc>
          <w:tcPr>
            <w:tcW w:w="1170" w:type="dxa"/>
            <w:vAlign w:val="center"/>
            <w:hideMark/>
          </w:tcPr>
          <w:p w14:paraId="7AB49F3B" w14:textId="77777777" w:rsidR="00EA1298" w:rsidRPr="00154A62" w:rsidRDefault="00EA1298" w:rsidP="00BA3A42">
            <w:pPr>
              <w:jc w:val="center"/>
              <w:cnfStyle w:val="100000000000" w:firstRow="1" w:lastRow="0" w:firstColumn="0" w:lastColumn="0" w:oddVBand="0" w:evenVBand="0" w:oddHBand="0" w:evenHBand="0" w:firstRowFirstColumn="0" w:firstRowLastColumn="0" w:lastRowFirstColumn="0" w:lastRowLastColumn="0"/>
              <w:rPr>
                <w:rFonts w:eastAsia="Arial Unicode MS"/>
                <w:color w:val="000000" w:themeColor="text1"/>
                <w:szCs w:val="20"/>
              </w:rPr>
            </w:pPr>
            <w:r w:rsidRPr="00154A62">
              <w:rPr>
                <w:rFonts w:eastAsia="Arial Unicode MS"/>
                <w:color w:val="000000" w:themeColor="text1"/>
                <w:szCs w:val="20"/>
              </w:rPr>
              <w:t>Number of papers included</w:t>
            </w:r>
          </w:p>
        </w:tc>
        <w:tc>
          <w:tcPr>
            <w:tcW w:w="2070" w:type="dxa"/>
            <w:vAlign w:val="center"/>
          </w:tcPr>
          <w:p w14:paraId="7E4D92D7" w14:textId="77777777" w:rsidR="00EA1298" w:rsidRPr="00805D38" w:rsidRDefault="00EA1298" w:rsidP="00BA3A42">
            <w:pPr>
              <w:jc w:val="center"/>
              <w:cnfStyle w:val="100000000000" w:firstRow="1" w:lastRow="0" w:firstColumn="0" w:lastColumn="0" w:oddVBand="0" w:evenVBand="0" w:oddHBand="0" w:evenHBand="0" w:firstRowFirstColumn="0" w:firstRowLastColumn="0" w:lastRowFirstColumn="0" w:lastRowLastColumn="0"/>
              <w:rPr>
                <w:rFonts w:eastAsia="Arial Unicode MS"/>
                <w:color w:val="000000" w:themeColor="text1"/>
                <w:szCs w:val="20"/>
              </w:rPr>
            </w:pPr>
            <w:r w:rsidRPr="00805D38">
              <w:rPr>
                <w:rFonts w:eastAsia="Arial Unicode MS"/>
                <w:color w:val="000000" w:themeColor="text1"/>
                <w:szCs w:val="20"/>
              </w:rPr>
              <w:t>Guidelines</w:t>
            </w:r>
          </w:p>
        </w:tc>
      </w:tr>
      <w:tr w:rsidR="00EA1298" w:rsidRPr="006C5633" w14:paraId="30D7321E"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0DF2292D"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6wisoqdE","properties":{"formattedCitation":"(Ajit, 2021)","plainCitation":"(Ajit, 2021)","noteIndex":0},"citationItems":[{"id":6638,"uris":["http://zotero.org/users/9950738/items/KWB8DMSX"],"itemData":{"id":6638,"type":"article-journal","abstract":"This study presents a systematic review of the existing literature on the benefits and challenges faced regarding the use of augmented reality (AR) in Science, Technology, Engineering, and Mathematics (STEM) education. Guided by the Preferred Reporting Items for Systematic reviews and Meta-Analyses (PRISMA) method, a systematic review of the ScienceDirect database identified 19 related studies. Further investigation of these articles resulted in four themes of AR advantages, namely its contribution to learners, the learning outcomes, the interaction of AR, and other benefits. These four themes further produced a total of 16 sub-themes, while the challenges aspect of AR resulted in 5 sub-themes. The most reported benefit of AR is that it stimulates learning achievement. Some observed that the challenges imposed by AR are concerned with marker detection and usability. Several other problems and advantages of AR usage in STEM education were also discovered, which will be discussed in detail. Additionally, the existing gaps of AR study in the STEM education field were identified, and recommendations are therefore presented for future research.","container-title":"Studies of Applied Economics","DOI":"10.25115/eea.v39i1.4280","ISSN":"1697-5731, 1133-3197","issue":"1","journalAbbreviation":"EEA","language":"en","source":"DOI.org (Crossref)","title":"A Systematic Review of Augmented Reality in STEM Education","URL":"http://ojs.ual.es/ojs/index.php/eea/article/view/4280","volume":"39","author":[{"family":"Ajit","given":"Gloria"}],"accessed":{"date-parts":[["2023",2,14]]},"issued":{"date-parts":[["2021",10,28]]}}}],"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hAnsiTheme="majorBidi" w:cstheme="majorBidi"/>
                <w:color w:val="auto"/>
                <w:sz w:val="18"/>
              </w:rPr>
              <w:t>Ajit, 2021</w:t>
            </w:r>
            <w:r w:rsidRPr="00BF2444">
              <w:rPr>
                <w:rFonts w:asciiTheme="majorBidi" w:eastAsia="Times New Roman" w:hAnsiTheme="majorBidi" w:cstheme="majorBidi"/>
                <w:sz w:val="18"/>
                <w:szCs w:val="18"/>
              </w:rPr>
              <w:fldChar w:fldCharType="end"/>
            </w:r>
          </w:p>
        </w:tc>
        <w:tc>
          <w:tcPr>
            <w:tcW w:w="3420" w:type="dxa"/>
            <w:vAlign w:val="center"/>
          </w:tcPr>
          <w:p w14:paraId="1E224D76"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 Systematic Review of Augmented Reality in STEM Education</w:t>
            </w:r>
          </w:p>
        </w:tc>
        <w:tc>
          <w:tcPr>
            <w:tcW w:w="4602" w:type="dxa"/>
            <w:vAlign w:val="center"/>
          </w:tcPr>
          <w:p w14:paraId="250269FE"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BF2444">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BF2444">
              <w:rPr>
                <w:rFonts w:asciiTheme="majorBidi" w:eastAsia="Arial Unicode MS" w:hAnsiTheme="majorBidi" w:cstheme="majorBidi"/>
                <w:color w:val="000000" w:themeColor="text1"/>
                <w:szCs w:val="20"/>
              </w:rPr>
              <w:t xml:space="preserve"> to fill the gap in understanding, describing, and characterizing the implementation of </w:t>
            </w:r>
            <w:r>
              <w:rPr>
                <w:rFonts w:asciiTheme="majorBidi" w:eastAsia="Arial Unicode MS" w:hAnsiTheme="majorBidi" w:cstheme="majorBidi"/>
                <w:color w:val="000000" w:themeColor="text1"/>
                <w:szCs w:val="20"/>
              </w:rPr>
              <w:t>AR</w:t>
            </w:r>
            <w:r w:rsidRPr="00BF2444">
              <w:rPr>
                <w:rFonts w:asciiTheme="majorBidi" w:eastAsia="Arial Unicode MS" w:hAnsiTheme="majorBidi" w:cstheme="majorBidi"/>
                <w:color w:val="000000" w:themeColor="text1"/>
                <w:szCs w:val="20"/>
              </w:rPr>
              <w:t xml:space="preserve"> in a STEM classroom.</w:t>
            </w:r>
          </w:p>
        </w:tc>
        <w:tc>
          <w:tcPr>
            <w:tcW w:w="1248" w:type="dxa"/>
            <w:vAlign w:val="center"/>
          </w:tcPr>
          <w:p w14:paraId="68A9075B"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BF2444">
              <w:rPr>
                <w:rFonts w:asciiTheme="majorBidi" w:eastAsia="Arial Unicode MS" w:hAnsiTheme="majorBidi" w:cstheme="majorBidi"/>
                <w:color w:val="000000" w:themeColor="text1"/>
                <w:szCs w:val="20"/>
              </w:rPr>
              <w:t>STEM</w:t>
            </w:r>
          </w:p>
        </w:tc>
        <w:tc>
          <w:tcPr>
            <w:tcW w:w="1170" w:type="dxa"/>
            <w:vAlign w:val="center"/>
          </w:tcPr>
          <w:p w14:paraId="378C1A98"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BF2444">
              <w:rPr>
                <w:rFonts w:asciiTheme="majorBidi" w:eastAsia="Arial Unicode MS" w:hAnsiTheme="majorBidi" w:cstheme="majorBidi"/>
                <w:color w:val="000000" w:themeColor="text1"/>
                <w:szCs w:val="20"/>
              </w:rPr>
              <w:t>19</w:t>
            </w:r>
          </w:p>
        </w:tc>
        <w:tc>
          <w:tcPr>
            <w:tcW w:w="2070" w:type="dxa"/>
            <w:vAlign w:val="center"/>
          </w:tcPr>
          <w:p w14:paraId="14E50400"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18BD6563"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4AAA72A1"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nxy0OSfd","properties":{"formattedCitation":"(Buentello-Montoya et al., 2021)","plainCitation":"(Buentello-Montoya et al., 2021)","noteIndex":0},"citationItems":[{"id":6632,"uris":["http://zotero.org/users/9950738/items/P759KA69"],"itemData":{"id":6632,"type":"article-journal","abstract":"Virtual and Augmented Reality (VR and AR, respectively) are technologies with potential impact in education, and can facilitate subjects, such as mathematics, that may be difficult for students. This manuscript presents a comprehensive review of works using VR and/or AR for teaching mathematics at all academic levels during the timespan from 2015 to June 2020. The work contributes by providing an overview of the findings, challenges, and trends for the use of these technologies. Results from the review indicate that both VR and AR have seen acceptance by students but using the technologies might be complicated if lectures are not designed adequately. Moreover, the number of publications involving AR and VR in teaching and learning maths has increased over time, and the demographics indicate that the technology is taking prevalence in developing countries.","container-title":"Computers &amp; Electrical Engineering","DOI":"10.1016/j.compeleceng.2021.107287","ISSN":"00457906","journalAbbreviation":"Computers &amp; Electrical Engineering","language":"en","page":"107287","source":"DOI.org (Crossref)","title":"The role of reality enhancing technologies in teaching and learning of mathematics","volume":"94","author":[{"family":"Buentello-Montoya","given":"D.A."},{"family":"Lomelí-Plascencia","given":"M.G."},{"family":"Medina-Herrera","given":"L.M."}],"issued":{"date-parts":[["2021",9]]}}}],"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Buentello-Montoya et al., 2021</w:t>
            </w:r>
            <w:r w:rsidRPr="00BF2444">
              <w:rPr>
                <w:rFonts w:asciiTheme="majorBidi" w:eastAsia="Times New Roman" w:hAnsiTheme="majorBidi" w:cstheme="majorBidi"/>
                <w:sz w:val="18"/>
                <w:szCs w:val="18"/>
              </w:rPr>
              <w:fldChar w:fldCharType="end"/>
            </w:r>
          </w:p>
        </w:tc>
        <w:tc>
          <w:tcPr>
            <w:tcW w:w="3420" w:type="dxa"/>
            <w:vAlign w:val="center"/>
          </w:tcPr>
          <w:p w14:paraId="07FC5A24"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The role of reality enhancing technologies in teaching and learning of mathematics</w:t>
            </w:r>
          </w:p>
        </w:tc>
        <w:tc>
          <w:tcPr>
            <w:tcW w:w="4602" w:type="dxa"/>
            <w:vAlign w:val="center"/>
          </w:tcPr>
          <w:p w14:paraId="771ACDC6"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91223D">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91223D">
              <w:rPr>
                <w:rFonts w:asciiTheme="majorBidi" w:eastAsia="Arial Unicode MS" w:hAnsiTheme="majorBidi" w:cstheme="majorBidi"/>
                <w:color w:val="000000" w:themeColor="text1"/>
                <w:szCs w:val="20"/>
              </w:rPr>
              <w:t xml:space="preserve"> to present a systematic review of the use of Reality Enhancing Technologies (RETs) in teaching mathematics.</w:t>
            </w:r>
          </w:p>
        </w:tc>
        <w:tc>
          <w:tcPr>
            <w:tcW w:w="1248" w:type="dxa"/>
            <w:vAlign w:val="center"/>
          </w:tcPr>
          <w:p w14:paraId="5A5515B2"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Mathematics</w:t>
            </w:r>
          </w:p>
        </w:tc>
        <w:tc>
          <w:tcPr>
            <w:tcW w:w="1170" w:type="dxa"/>
            <w:vAlign w:val="center"/>
          </w:tcPr>
          <w:p w14:paraId="0D2E35BE"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25</w:t>
            </w:r>
          </w:p>
        </w:tc>
        <w:tc>
          <w:tcPr>
            <w:tcW w:w="2070" w:type="dxa"/>
            <w:vAlign w:val="center"/>
          </w:tcPr>
          <w:p w14:paraId="40D078F7"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Not provided</w:t>
            </w:r>
          </w:p>
        </w:tc>
      </w:tr>
      <w:tr w:rsidR="00EA1298" w:rsidRPr="006C5633" w14:paraId="2E88F8FE"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34E74FA5"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t7fWs8kg","properties":{"formattedCitation":"(Cho et al., 2020)","plainCitation":"(Cho et al., 2020)","noteIndex":0},"citationItems":[{"id":6634,"uris":["http://zotero.org/users/9950738/items/CMITAYUE"],"itemData":{"id":6634,"type":"article-journal","container-title":"World Neurosurgery","DOI":"10.1016/j.wneu.2020.04.043","ISSN":"18788750","journalAbbreviation":"World Neurosurgery","language":"en","page":"186-195","source":"DOI.org (Crossref)","title":"Enhancing Reality: A Systematic Review of Augmented Reality in Neuronavigation and Education","title-short":"Enhancing Reality","volume":"139","author":[{"family":"Cho","given":"James"},{"family":"Rahimpour","given":"Shervin"},{"family":"Cutler","given":"Andrew"},{"family":"Goodwin","given":"C. Rory"},{"family":"Lad","given":"Shivanand P."},{"family":"Codd","given":"Patrick"}],"issued":{"date-parts":[["2020",7]]}}}],"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Cho et al., 2020</w:t>
            </w:r>
            <w:r w:rsidRPr="00BF2444">
              <w:rPr>
                <w:rFonts w:asciiTheme="majorBidi" w:eastAsia="Times New Roman" w:hAnsiTheme="majorBidi" w:cstheme="majorBidi"/>
                <w:sz w:val="18"/>
                <w:szCs w:val="18"/>
              </w:rPr>
              <w:fldChar w:fldCharType="end"/>
            </w:r>
          </w:p>
        </w:tc>
        <w:tc>
          <w:tcPr>
            <w:tcW w:w="3420" w:type="dxa"/>
            <w:vAlign w:val="center"/>
          </w:tcPr>
          <w:p w14:paraId="28E74E20"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 xml:space="preserve">Enhancing Reality: A Systematic Review of Augmented Reality in </w:t>
            </w:r>
            <w:proofErr w:type="spellStart"/>
            <w:r w:rsidRPr="0042164C">
              <w:rPr>
                <w:rFonts w:ascii="Times New Roman" w:hAnsi="Times New Roman" w:cs="Times New Roman"/>
                <w:color w:val="auto"/>
                <w:szCs w:val="18"/>
              </w:rPr>
              <w:t>Neuronavigation</w:t>
            </w:r>
            <w:proofErr w:type="spellEnd"/>
            <w:r w:rsidRPr="0042164C">
              <w:rPr>
                <w:rFonts w:ascii="Times New Roman" w:hAnsi="Times New Roman" w:cs="Times New Roman"/>
                <w:color w:val="auto"/>
                <w:szCs w:val="18"/>
              </w:rPr>
              <w:t xml:space="preserve"> and Education</w:t>
            </w:r>
          </w:p>
        </w:tc>
        <w:tc>
          <w:tcPr>
            <w:tcW w:w="4602" w:type="dxa"/>
            <w:vAlign w:val="center"/>
          </w:tcPr>
          <w:p w14:paraId="4CACEBA7"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91223D">
              <w:rPr>
                <w:rFonts w:asciiTheme="majorBidi" w:eastAsia="Arial Unicode MS" w:hAnsiTheme="majorBidi" w:cstheme="majorBidi"/>
                <w:color w:val="000000" w:themeColor="text1"/>
                <w:szCs w:val="20"/>
              </w:rPr>
              <w:t xml:space="preserve">The aim and purpose </w:t>
            </w:r>
            <w:r>
              <w:rPr>
                <w:rFonts w:asciiTheme="majorBidi" w:eastAsia="Arial Unicode MS" w:hAnsiTheme="majorBidi" w:cstheme="majorBidi"/>
                <w:color w:val="000000" w:themeColor="text1"/>
                <w:szCs w:val="20"/>
              </w:rPr>
              <w:t>were to</w:t>
            </w:r>
            <w:r w:rsidRPr="0091223D">
              <w:rPr>
                <w:rFonts w:asciiTheme="majorBidi" w:eastAsia="Arial Unicode MS" w:hAnsiTheme="majorBidi" w:cstheme="majorBidi"/>
                <w:color w:val="000000" w:themeColor="text1"/>
                <w:szCs w:val="20"/>
              </w:rPr>
              <w:t xml:space="preserve"> explore the limitations of traditional </w:t>
            </w:r>
            <w:proofErr w:type="spellStart"/>
            <w:r w:rsidRPr="0091223D">
              <w:rPr>
                <w:rFonts w:asciiTheme="majorBidi" w:eastAsia="Arial Unicode MS" w:hAnsiTheme="majorBidi" w:cstheme="majorBidi"/>
                <w:color w:val="000000" w:themeColor="text1"/>
                <w:szCs w:val="20"/>
              </w:rPr>
              <w:t>neuronavigation</w:t>
            </w:r>
            <w:proofErr w:type="spellEnd"/>
            <w:r w:rsidRPr="0091223D">
              <w:rPr>
                <w:rFonts w:asciiTheme="majorBidi" w:eastAsia="Arial Unicode MS" w:hAnsiTheme="majorBidi" w:cstheme="majorBidi"/>
                <w:color w:val="000000" w:themeColor="text1"/>
                <w:szCs w:val="20"/>
              </w:rPr>
              <w:t xml:space="preserve"> systems and how AR technology can address these limitations to enhance surgical precision and reduce operating time.</w:t>
            </w:r>
          </w:p>
        </w:tc>
        <w:tc>
          <w:tcPr>
            <w:tcW w:w="1248" w:type="dxa"/>
            <w:vAlign w:val="center"/>
          </w:tcPr>
          <w:p w14:paraId="20D95131"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 xml:space="preserve">Health </w:t>
            </w:r>
          </w:p>
        </w:tc>
        <w:tc>
          <w:tcPr>
            <w:tcW w:w="1170" w:type="dxa"/>
            <w:vAlign w:val="center"/>
          </w:tcPr>
          <w:p w14:paraId="4C0C9161"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39</w:t>
            </w:r>
          </w:p>
        </w:tc>
        <w:tc>
          <w:tcPr>
            <w:tcW w:w="2070" w:type="dxa"/>
            <w:vAlign w:val="center"/>
          </w:tcPr>
          <w:p w14:paraId="19320225"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RISMA</w:t>
            </w:r>
          </w:p>
        </w:tc>
      </w:tr>
      <w:tr w:rsidR="00EA1298" w:rsidRPr="006C5633" w14:paraId="538CCA9B"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57C500EA"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qWvH84kL","properties":{"formattedCitation":"(Dhar et al., 2021)","plainCitation":"(Dhar et al., 2021)","noteIndex":0},"citationItems":[{"id":6643,"uris":["http://zotero.org/users/9950738/items/SFKLJB3V"],"itemData":{"id":6643,"type":"article-journal","abstract":"Augmented reality (AR) is a relatively new technology that allows for digitally generated three-dimensional representations to be integrated with real environmental stimuli. AR can make use of smart phones, tablets, or other devices to achieve a highly stimulating learning environment and hands-on immersive experience. The use of AR in industry is becoming widespread with applications being developed for use not just for entertainment and gaming but also healthcare, retail and marketing, education, military, travel and tourism, automotive industry, manufacturing, architecture, and engineering. Due to the distinct learning advan­ tages that AR offers, such as remote learning and interactive simulations, AR-based teaching programs are also increasingly being adopted within medical schools across the world. These advantages are further highlighted by the current COVID-19 pandemic, which has caused an even greater shift towards online learning. In this review, we investigate the use of AR in medical training/education and its effect on students’ experiences and learning outcomes. This includes the main goals of AR-based learning, such as to simplify the delivery and enhance the comprehension of complex information. We also describe how AR can enhance the experiences of medical students, by improving knowledge and understanding, practical skills and social skills. These concepts are discussed within the context of specific AR medical training programs, such as HoloHuman, OculAR SIM, and HoloPatient. Finally, we discuss the challenges of AR in learning and teaching and propose future directions for the use of this technology in medical education.","container-title":"Medical Education Online","DOI":"10.1080/10872981.2021.1953953","ISSN":"1087-2981","issue":"1","journalAbbreviation":"Medical Education Online","language":"en","page":"1953953","source":"DOI.org (Crossref)","title":"Augmented reality in medical education: students’ experiences and learning outcomes","title-short":"Augmented reality in medical education","volume":"26","author":[{"family":"Dhar","given":"Poshmaal"},{"family":"Rocks","given":"Tetyana"},{"family":"Samarasinghe","given":"Rasika M"},{"family":"Stephenson","given":"Garth"},{"family":"Smith","given":"Craig"}],"issued":{"date-parts":[["2021",1,1]]}}}],"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Dhar et al., 2021</w:t>
            </w:r>
            <w:r w:rsidRPr="00BF2444">
              <w:rPr>
                <w:rFonts w:asciiTheme="majorBidi" w:eastAsia="Times New Roman" w:hAnsiTheme="majorBidi" w:cstheme="majorBidi"/>
                <w:sz w:val="18"/>
                <w:szCs w:val="18"/>
              </w:rPr>
              <w:fldChar w:fldCharType="end"/>
            </w:r>
          </w:p>
        </w:tc>
        <w:tc>
          <w:tcPr>
            <w:tcW w:w="3420" w:type="dxa"/>
            <w:vAlign w:val="center"/>
          </w:tcPr>
          <w:p w14:paraId="3BC0E647"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 xml:space="preserve">Augmented reality in medical education: </w:t>
            </w:r>
            <w:proofErr w:type="spellStart"/>
            <w:r w:rsidRPr="0042164C">
              <w:rPr>
                <w:rFonts w:ascii="Times New Roman" w:hAnsi="Times New Roman" w:cs="Times New Roman"/>
                <w:color w:val="auto"/>
                <w:szCs w:val="18"/>
              </w:rPr>
              <w:t>studentsâ</w:t>
            </w:r>
            <w:proofErr w:type="spellEnd"/>
            <w:r w:rsidRPr="0042164C">
              <w:rPr>
                <w:rFonts w:ascii="Times New Roman" w:hAnsi="Times New Roman" w:cs="Times New Roman"/>
                <w:color w:val="auto"/>
                <w:szCs w:val="18"/>
              </w:rPr>
              <w:t>€™ experiences and learning outcomes</w:t>
            </w:r>
          </w:p>
        </w:tc>
        <w:tc>
          <w:tcPr>
            <w:tcW w:w="4602" w:type="dxa"/>
            <w:vAlign w:val="center"/>
          </w:tcPr>
          <w:p w14:paraId="724F0064"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AB701A">
              <w:rPr>
                <w:rFonts w:asciiTheme="majorBidi" w:eastAsia="Arial Unicode MS" w:hAnsiTheme="majorBidi" w:cstheme="majorBidi"/>
                <w:color w:val="000000" w:themeColor="text1"/>
                <w:szCs w:val="20"/>
              </w:rPr>
              <w:t xml:space="preserve">The aim and purpose of this paper is to investigate the use of </w:t>
            </w:r>
            <w:r>
              <w:rPr>
                <w:rFonts w:asciiTheme="majorBidi" w:eastAsia="Arial Unicode MS" w:hAnsiTheme="majorBidi" w:cstheme="majorBidi"/>
                <w:color w:val="000000" w:themeColor="text1"/>
                <w:szCs w:val="20"/>
              </w:rPr>
              <w:t>AR</w:t>
            </w:r>
            <w:r w:rsidRPr="00AB701A">
              <w:rPr>
                <w:rFonts w:asciiTheme="majorBidi" w:eastAsia="Arial Unicode MS" w:hAnsiTheme="majorBidi" w:cstheme="majorBidi"/>
                <w:color w:val="000000" w:themeColor="text1"/>
                <w:szCs w:val="20"/>
              </w:rPr>
              <w:t xml:space="preserve"> in medical education and its effect on students' experiences and learning outcomes.</w:t>
            </w:r>
          </w:p>
        </w:tc>
        <w:tc>
          <w:tcPr>
            <w:tcW w:w="1248" w:type="dxa"/>
            <w:vAlign w:val="center"/>
          </w:tcPr>
          <w:p w14:paraId="5BCEEAEC"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Health</w:t>
            </w:r>
          </w:p>
        </w:tc>
        <w:tc>
          <w:tcPr>
            <w:tcW w:w="1170" w:type="dxa"/>
            <w:vAlign w:val="center"/>
          </w:tcPr>
          <w:p w14:paraId="2C173D79"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B82B98">
              <w:rPr>
                <w:rFonts w:asciiTheme="majorBidi" w:eastAsia="Arial Unicode MS" w:hAnsiTheme="majorBidi" w:cstheme="majorBidi"/>
                <w:color w:val="000000" w:themeColor="text1"/>
                <w:szCs w:val="20"/>
              </w:rPr>
              <w:t>Not mentioned</w:t>
            </w:r>
          </w:p>
        </w:tc>
        <w:tc>
          <w:tcPr>
            <w:tcW w:w="2070" w:type="dxa"/>
            <w:vAlign w:val="center"/>
          </w:tcPr>
          <w:p w14:paraId="129E075A"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Not provided</w:t>
            </w:r>
          </w:p>
        </w:tc>
      </w:tr>
      <w:tr w:rsidR="00EA1298" w:rsidRPr="006C5633" w14:paraId="2ADB422D"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5B457E04"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9doZ9uCb","properties":{"formattedCitation":"(Garz\\uc0\\u243{}n et al., 2019)","plainCitation":"(Garzón et al., 2019)","noteIndex":0},"citationItems":[{"id":6644,"uris":["http://zotero.org/users/9950738/items/3FMMX446"],"itemData":{"id":6644,"type":"article-journal","abstract":"Augmented reality (AR) is an important technology to enhance learning experiences. Many studies have been conducted to establish the tendencies, affordances and challenges of this technology in educational settings. However, these studies have little analyzed important issues such as the special needs of specific users or the impact of AR on education through the quantitative analysis of the data. This paper presents a literature review that covers 61 studies published between 2012 and 2018 in scientific journals and conference proceedings. As a result, it identifies the status and tendencies in the usage of AR in education, the impact of this technology on learning processes, open questions as well as opportunities and challenges for developers and practitioners. The results indicate that AR has a medium effect on learning effectiveness (d = .64, p &lt; .001). The most reported advantages of AR systems in education are “learning gains” and “motivation.” Otherwise, it is also important to mention that only one of the AR systems of the studies includes accessibility features, which represents a setback in terms of social inclusion. Therefore, given the apparent multiple benefits of using AR systems in educational settings, stakeholders have great opportunities to develop new and better systems that benefit all learners. This technology covers a wide range of topics, target groups, academic levels and more. This could be an indicator that AR is achieving maturity and has successfully taken root in educational settings.","container-title":"Virtual Reality","DOI":"10.1007/s10055-019-00379-9","ISSN":"1359-4338, 1434-9957","issue":"4","journalAbbreviation":"Virtual Reality","language":"en","page":"447-459","source":"DOI.org (Crossref)","title":"Systematic review and meta-analysis of augmented reality in educational settings","volume":"23","author":[{"family":"Garzón","given":"Juan"},{"family":"Pavón","given":"Juan"},{"family":"Baldiris","given":"Silvia"}],"issued":{"date-parts":[["2019",12]]}}}],"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hAnsiTheme="majorBidi" w:cstheme="majorBidi"/>
                <w:color w:val="auto"/>
                <w:sz w:val="18"/>
              </w:rPr>
              <w:t>Garzón et al., 2019</w:t>
            </w:r>
            <w:r w:rsidRPr="00BF2444">
              <w:rPr>
                <w:rFonts w:asciiTheme="majorBidi" w:eastAsia="Times New Roman" w:hAnsiTheme="majorBidi" w:cstheme="majorBidi"/>
                <w:sz w:val="18"/>
                <w:szCs w:val="18"/>
              </w:rPr>
              <w:fldChar w:fldCharType="end"/>
            </w:r>
          </w:p>
        </w:tc>
        <w:tc>
          <w:tcPr>
            <w:tcW w:w="3420" w:type="dxa"/>
            <w:vAlign w:val="center"/>
          </w:tcPr>
          <w:p w14:paraId="140033E6"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Systematic review and meta-analysis of augmented reality in educational settings</w:t>
            </w:r>
          </w:p>
        </w:tc>
        <w:tc>
          <w:tcPr>
            <w:tcW w:w="4602" w:type="dxa"/>
            <w:vAlign w:val="center"/>
          </w:tcPr>
          <w:p w14:paraId="66D3CD3A"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B82B98">
              <w:rPr>
                <w:rFonts w:asciiTheme="majorBidi" w:eastAsia="Arial Unicode MS" w:hAnsiTheme="majorBidi" w:cstheme="majorBidi"/>
                <w:color w:val="000000" w:themeColor="text1"/>
                <w:szCs w:val="20"/>
              </w:rPr>
              <w:t>The paper analyse</w:t>
            </w:r>
            <w:r>
              <w:rPr>
                <w:rFonts w:asciiTheme="majorBidi" w:eastAsia="Arial Unicode MS" w:hAnsiTheme="majorBidi" w:cstheme="majorBidi"/>
                <w:color w:val="000000" w:themeColor="text1"/>
                <w:szCs w:val="20"/>
              </w:rPr>
              <w:t>d</w:t>
            </w:r>
            <w:r w:rsidRPr="00B82B98">
              <w:rPr>
                <w:rFonts w:asciiTheme="majorBidi" w:eastAsia="Arial Unicode MS" w:hAnsiTheme="majorBidi" w:cstheme="majorBidi"/>
                <w:color w:val="000000" w:themeColor="text1"/>
                <w:szCs w:val="20"/>
              </w:rPr>
              <w:t xml:space="preserve"> 61 studies published between 2012 and 2018 to identify the status and tendencies in the usage of AR in education, the impact of this technology on learning processes, open questions as well as opportunities and challenges for developers and practitioners.</w:t>
            </w:r>
          </w:p>
        </w:tc>
        <w:tc>
          <w:tcPr>
            <w:tcW w:w="1248" w:type="dxa"/>
            <w:vAlign w:val="center"/>
          </w:tcPr>
          <w:p w14:paraId="66751FA1"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General</w:t>
            </w:r>
          </w:p>
        </w:tc>
        <w:tc>
          <w:tcPr>
            <w:tcW w:w="1170" w:type="dxa"/>
            <w:vAlign w:val="center"/>
          </w:tcPr>
          <w:p w14:paraId="364B6377"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61</w:t>
            </w:r>
          </w:p>
        </w:tc>
        <w:tc>
          <w:tcPr>
            <w:tcW w:w="2070" w:type="dxa"/>
            <w:vAlign w:val="center"/>
          </w:tcPr>
          <w:p w14:paraId="0533AF5D"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Kitchenham and Charters (2007)</w:t>
            </w:r>
          </w:p>
        </w:tc>
      </w:tr>
      <w:tr w:rsidR="00EA1298" w:rsidRPr="006C5633" w14:paraId="7EE6B4AC"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38868573"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JuKQaV27","properties":{"formattedCitation":"(Gasteiger et al., 2022)","plainCitation":"(Gasteiger et al., 2022)","noteIndex":0},"citationItems":[{"id":6651,"uris":["http://zotero.org/users/9950738/items/8KUKCZUY"],"itemData":{"id":6651,"type":"article-journal","abstract":"Background: Using traditional simulators (eg, cadavers, animals, or actors) to upskill health workers is becoming less common because of ethical issues, commitment to patient safety, and cost and resource restrictions. Virtual reality (VR) and augmented reality (AR) may help to overcome these barriers. However, their effectiveness is often contested and poorly understood and warrants further investigation.\nObjective: The aim of this review is to develop, test, and refine an evidence-informed program theory on how, for whom, and to what extent training using AR or VR works for upskilling health care workers and to understand what facilitates or constrains their implementation and maintenance.\nMethods: We conducted a realist synthesis using the following 3-step process: theory elicitation, theory testing, and theory refinement. We first searched 7 databases and 11 practitioner journals for literature on AR or VR used to train health care staff. In total, 80 papers were identified, and information regarding context-mechanism-outcome (CMO) was extracted. We conducted a narrative synthesis to form an initial program theory comprising of CMO configurations. To refine and test this theory, we identified empirical studies through a second search of the same databases used in the first search. We used the Mixed Methods Appraisal Tool to assess the quality of the studies and to determine our confidence in each CMO configuration.\nResults: Of the 41 CMO configurations identified, we had moderate to high confidence in 9 (22%) based on 46 empirical studies reporting on VR, AR, or mixed simulation training programs. These stated that realistic (high-fidelity) simulations trigger perceptions of realism, easier visualization of patient anatomy, and an interactive experience, which result in increased learner satisfaction and more effective learning. Immersive VR or AR engages learners in deep immersion and improves learning and skill performance. When transferable skills and knowledge are taught using VR or AR, skills are enhanced and practiced in a safe environment, leading to knowledge and skill transfer to clinical practice. Finally, for novices, VR or AR enables repeated practice, resulting in technical proficiency, skill acquisition, and improved performance. The most common barriers to implementation were up-front costs, negative attitudes and experiences (ie, cybersickness), developmental and logistical considerations, and the complexity of creating a curriculum. Facilitating factors included decreasing costs through commercialization, increasing the cost-effectiveness of training, a cultural shift toward acceptance, access to training, and leadership and collaboration.\nConclusions: Technical and nontechnical skills training programs using AR or VR for health care staff may trigger perceptions of realism and deep immersion and enable easier visualization, interactivity, enhanced skills, and repeated practice in a safe","container-title":"JMIR Serious Games","DOI":"10.2196/31644","ISSN":"2291-9279","issue":"1","journalAbbreviation":"JMIR Serious Games","language":"en","page":"e31644","source":"DOI.org (Crossref)","title":"How, for Whom, and in Which Contexts or Conditions Augmented and Virtual Reality Training Works in Upskilling Health Care Workers: Realist Synthesis","title-short":"How, for Whom, and in Which Contexts or Conditions Augmented and Virtual Reality Training Works in Upskilling Health Care Workers","volume":"10","author":[{"family":"Gasteiger","given":"Norina"},{"family":"Veer","given":"Sabine N","non-dropping-particle":"van der"},{"family":"Wilson","given":"Paul"},{"family":"Dowding","given":"Dawn"}],"issued":{"date-parts":[["2022",2,14]]}}}],"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Gasteiger et al., 2022</w:t>
            </w:r>
            <w:r w:rsidRPr="00BF2444">
              <w:rPr>
                <w:rFonts w:asciiTheme="majorBidi" w:eastAsia="Times New Roman" w:hAnsiTheme="majorBidi" w:cstheme="majorBidi"/>
                <w:sz w:val="18"/>
                <w:szCs w:val="18"/>
              </w:rPr>
              <w:fldChar w:fldCharType="end"/>
            </w:r>
          </w:p>
        </w:tc>
        <w:tc>
          <w:tcPr>
            <w:tcW w:w="3420" w:type="dxa"/>
            <w:vAlign w:val="center"/>
          </w:tcPr>
          <w:p w14:paraId="1BBA6319"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How, for Whom, and in Which Contexts or Conditions Augmented and Virtual Reality Training Works in Upskilling Health Care Workers: Realist Synthesis</w:t>
            </w:r>
          </w:p>
        </w:tc>
        <w:tc>
          <w:tcPr>
            <w:tcW w:w="4602" w:type="dxa"/>
            <w:vAlign w:val="center"/>
          </w:tcPr>
          <w:p w14:paraId="58787326"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112764">
              <w:rPr>
                <w:rFonts w:asciiTheme="majorBidi" w:eastAsia="Arial Unicode MS" w:hAnsiTheme="majorBidi" w:cstheme="majorBidi"/>
                <w:color w:val="000000" w:themeColor="text1"/>
                <w:szCs w:val="20"/>
              </w:rPr>
              <w:t xml:space="preserve">The aim of this paper </w:t>
            </w:r>
            <w:r>
              <w:rPr>
                <w:rFonts w:asciiTheme="majorBidi" w:eastAsia="Arial Unicode MS" w:hAnsiTheme="majorBidi" w:cstheme="majorBidi"/>
                <w:color w:val="000000" w:themeColor="text1"/>
                <w:szCs w:val="20"/>
              </w:rPr>
              <w:t>was</w:t>
            </w:r>
            <w:r w:rsidRPr="00112764">
              <w:rPr>
                <w:rFonts w:asciiTheme="majorBidi" w:eastAsia="Arial Unicode MS" w:hAnsiTheme="majorBidi" w:cstheme="majorBidi"/>
                <w:color w:val="000000" w:themeColor="text1"/>
                <w:szCs w:val="20"/>
              </w:rPr>
              <w:t xml:space="preserve"> to develop, test, and refine an evidence-informed program theory on how, for whom, and to what extent training using AR or VR works for upskilling health care workers and to understand what facilitates or constrains their implementation and maintenance. The purpose of the paper </w:t>
            </w:r>
            <w:r>
              <w:rPr>
                <w:rFonts w:asciiTheme="majorBidi" w:eastAsia="Arial Unicode MS" w:hAnsiTheme="majorBidi" w:cstheme="majorBidi"/>
                <w:color w:val="000000" w:themeColor="text1"/>
                <w:szCs w:val="20"/>
              </w:rPr>
              <w:t>was</w:t>
            </w:r>
            <w:r w:rsidRPr="00112764">
              <w:rPr>
                <w:rFonts w:asciiTheme="majorBidi" w:eastAsia="Arial Unicode MS" w:hAnsiTheme="majorBidi" w:cstheme="majorBidi"/>
                <w:color w:val="000000" w:themeColor="text1"/>
                <w:szCs w:val="20"/>
              </w:rPr>
              <w:t xml:space="preserve"> to provide insights into the effectiveness of AR and VR training in healthcare and to identify factors that facilitate or constrain their implementation and maintenance in healthcare settings.</w:t>
            </w:r>
          </w:p>
        </w:tc>
        <w:tc>
          <w:tcPr>
            <w:tcW w:w="1248" w:type="dxa"/>
            <w:vAlign w:val="center"/>
          </w:tcPr>
          <w:p w14:paraId="1FE65412"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 xml:space="preserve">Health </w:t>
            </w:r>
          </w:p>
        </w:tc>
        <w:tc>
          <w:tcPr>
            <w:tcW w:w="1170" w:type="dxa"/>
            <w:vAlign w:val="center"/>
          </w:tcPr>
          <w:p w14:paraId="6233F327"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46</w:t>
            </w:r>
          </w:p>
        </w:tc>
        <w:tc>
          <w:tcPr>
            <w:tcW w:w="2070" w:type="dxa"/>
            <w:vAlign w:val="center"/>
          </w:tcPr>
          <w:p w14:paraId="7E041D58"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RAMESES (Realist and Meta-narrative Evidence Syntheses: Evolving Standards)</w:t>
            </w:r>
          </w:p>
        </w:tc>
      </w:tr>
      <w:tr w:rsidR="00EA1298" w:rsidRPr="006C5633" w14:paraId="4DBD9543"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73AE267D"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nROqYZYV","properties":{"formattedCitation":"(Ha et al., 2021)","plainCitation":"(Ha et al., 2021)","noteIndex":0},"citationItems":[{"id":6657,"uris":["http://zotero.org/users/9950738/items/HVLH423P"],"itemData":{"id":6657,"type":"article-journal","abstract":"Background &amp; aim: Utilization of augmented reality (AR) and heads-up displays (HUD) to aid orthopaedic surgery has the potential to beneﬁt surgeons and patients alike through improved accuracy, safety, and educational beneﬁts. With the COVID-19 pandemic, the opportunity for adoption of novel technology is more relevant. The aims are to assess the technology available, to understand the current evidence regarding the beneﬁt and to consider challenges to implementation in clinical practice.\nMethods &amp; results: PRISMA guidelines were used to ﬁlter the literature. Of 1004 articles returned the following exclusion criteria were applied: 1) reviews/commentaries 2) unrelated to orthopaedic surgery 3) use of other AR wearables beyond visual aids leaving 42 papers for review. This review illustrates beneﬁts including enhanced accuracy and reduced time of surgery, reduced radiation exposure and educational beneﬁts.\nConclusion: Whilst there are obstacles to overcome, there are already reports of technology being used. As with all novel technologies, a greater understanding of the learning curve is crucial, in addition to shielding our patients from this learning curve. Improvements in usability and implementing surgeons’ speciﬁc needs should increase uptake.","container-title":"Journal of Clinical Orthopaedics and Trauma","DOI":"10.1016/j.jcot.2021.04.031","ISSN":"09765662","journalAbbreviation":"Journal of Clinical Orthopaedics and Trauma","language":"en","page":"209-215","source":"DOI.org (Crossref)","title":"Opportunities and challenges of using augmented reality and heads-up display in orthopaedic surgery: A narrative review","title-short":"Opportunities and challenges of using augmented reality and heads-up display in orthopaedic surgery","volume":"18","author":[{"family":"Ha","given":"Joon"},{"family":"Parekh","given":"Priya"},{"family":"Gamble","given":"David"},{"family":"Masters","given":"James"},{"family":"Jun","given":"Peter"},{"family":"Hester","given":"Thomas"},{"family":"Daniels","given":"Timothy"},{"family":"Halai","given":"Mansur"}],"issued":{"date-parts":[["2021",7]]}}}],"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Ha et al., 2021</w:t>
            </w:r>
            <w:r w:rsidRPr="00BF2444">
              <w:rPr>
                <w:rFonts w:asciiTheme="majorBidi" w:eastAsia="Times New Roman" w:hAnsiTheme="majorBidi" w:cstheme="majorBidi"/>
                <w:sz w:val="18"/>
                <w:szCs w:val="18"/>
              </w:rPr>
              <w:fldChar w:fldCharType="end"/>
            </w:r>
          </w:p>
        </w:tc>
        <w:tc>
          <w:tcPr>
            <w:tcW w:w="3420" w:type="dxa"/>
            <w:vAlign w:val="center"/>
          </w:tcPr>
          <w:p w14:paraId="7B077AEC"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Opportunities and challenges of using augmented reality and heads-up display in orthopaedic surgery: A narrative review</w:t>
            </w:r>
          </w:p>
        </w:tc>
        <w:tc>
          <w:tcPr>
            <w:tcW w:w="4602" w:type="dxa"/>
            <w:vAlign w:val="center"/>
          </w:tcPr>
          <w:p w14:paraId="6903B721"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112764">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112764">
              <w:rPr>
                <w:rFonts w:asciiTheme="majorBidi" w:eastAsia="Arial Unicode MS" w:hAnsiTheme="majorBidi" w:cstheme="majorBidi"/>
                <w:color w:val="000000" w:themeColor="text1"/>
                <w:szCs w:val="20"/>
              </w:rPr>
              <w:t xml:space="preserve"> to provide a narrative review of the opportunities and challenges of using </w:t>
            </w:r>
            <w:r>
              <w:rPr>
                <w:rFonts w:asciiTheme="majorBidi" w:eastAsia="Arial Unicode MS" w:hAnsiTheme="majorBidi" w:cstheme="majorBidi"/>
                <w:color w:val="000000" w:themeColor="text1"/>
                <w:szCs w:val="20"/>
              </w:rPr>
              <w:t>AR</w:t>
            </w:r>
            <w:r w:rsidRPr="00112764">
              <w:rPr>
                <w:rFonts w:asciiTheme="majorBidi" w:eastAsia="Arial Unicode MS" w:hAnsiTheme="majorBidi" w:cstheme="majorBidi"/>
                <w:color w:val="000000" w:themeColor="text1"/>
                <w:szCs w:val="20"/>
              </w:rPr>
              <w:t xml:space="preserve"> and heads-up display in orthopaedic surgery. The authors aim</w:t>
            </w:r>
            <w:r>
              <w:rPr>
                <w:rFonts w:asciiTheme="majorBidi" w:eastAsia="Arial Unicode MS" w:hAnsiTheme="majorBidi" w:cstheme="majorBidi"/>
                <w:color w:val="000000" w:themeColor="text1"/>
                <w:szCs w:val="20"/>
              </w:rPr>
              <w:t>ed</w:t>
            </w:r>
            <w:r w:rsidRPr="00112764">
              <w:rPr>
                <w:rFonts w:asciiTheme="majorBidi" w:eastAsia="Arial Unicode MS" w:hAnsiTheme="majorBidi" w:cstheme="majorBidi"/>
                <w:color w:val="000000" w:themeColor="text1"/>
                <w:szCs w:val="20"/>
              </w:rPr>
              <w:t xml:space="preserve"> to evaluate the feasibility and </w:t>
            </w:r>
            <w:r w:rsidRPr="00112764">
              <w:rPr>
                <w:rFonts w:asciiTheme="majorBidi" w:eastAsia="Arial Unicode MS" w:hAnsiTheme="majorBidi" w:cstheme="majorBidi"/>
                <w:color w:val="000000" w:themeColor="text1"/>
                <w:szCs w:val="20"/>
              </w:rPr>
              <w:lastRenderedPageBreak/>
              <w:t>potential benefits of using these technologies in clinical practice, as well as to identify any challenges that may arise.</w:t>
            </w:r>
          </w:p>
        </w:tc>
        <w:tc>
          <w:tcPr>
            <w:tcW w:w="1248" w:type="dxa"/>
            <w:vAlign w:val="center"/>
          </w:tcPr>
          <w:p w14:paraId="4E954F85"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lastRenderedPageBreak/>
              <w:t>Health</w:t>
            </w:r>
          </w:p>
        </w:tc>
        <w:tc>
          <w:tcPr>
            <w:tcW w:w="1170" w:type="dxa"/>
            <w:vAlign w:val="center"/>
          </w:tcPr>
          <w:p w14:paraId="511875AF"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42</w:t>
            </w:r>
          </w:p>
        </w:tc>
        <w:tc>
          <w:tcPr>
            <w:tcW w:w="2070" w:type="dxa"/>
            <w:vAlign w:val="center"/>
          </w:tcPr>
          <w:p w14:paraId="3267A8A5"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347E973E"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7D140493"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jfidYbLZ","properties":{"formattedCitation":"(Cannizzaro et al., 2022)","plainCitation":"(Cannizzaro et al., 2022)","noteIndex":0},"citationItems":[{"id":6648,"uris":["http://zotero.org/users/9950738/items/U2T7UB8X"],"itemData":{"id":6648,"type":"article-journal","abstract":"Background: The use of augmented reality (AR) is growing in medical education, in particular, in radiology and surgery. AR has the potential to become a strategic component of neurosurgical training courses. In fact, over the years, there has been a progressive increase in the application of AR in the various ﬁelds of neurosurgery. In this study, the authors aim to deﬁne the diffusion of these augmented reality systems in recent years. This study describes future trends in augmented reality for neurosurgeons.\nMethods: A systematic review of the literature was conducted to identify research published from December 1st, 2011 to November 30th, 2021. Electronic databases (PubMed, PubMed Central, and Scopus) were screened. The methodological quality of studies and extracted data were assessed for “augmented reality” and “neurosurgery”. The data analysis focused on the geographical distribution, temporal evolution, and topic of augmented reality in neurosurgery.\nResults: A total of 198 studies have been included. The number of augmented reality applications in the neurosurgical ﬁeld has increased during the last 10 years. The main topics on which it is mostly applied are spine surgery, neuronavigation, and education. The geographical distribution shows extensive use of augmented reality in the USA, Germany, China, and Canada. North America is the continent that uses augmented reality the most in the training and education of medical students, residents, and surgeons, besides giving the greatest research contribution in spine surgery, brain oncology, and surgical planning. AR is also extensively used in Asia for intraoperative navigation. Nevertheless, augmented reality is still far from reaching Africa and other countries with limited facilities, as no publications could be retrieved from our search.\nConclusions: The use of AR is signiﬁcantly increased in the last 10 years. Nowadays it is mainly used in spine surgery and for neurosurgical education, especially in North America, Europe and China. A continuous growth, also in other aspects of the specialty, is expected in the next future.","container-title":"Frontiers in Surgery","DOI":"10.3389/fsurg.2022.864792","ISSN":"2296-875X","journalAbbreviation":"Front. Surg.","language":"en","page":"864792","source":"DOI.org (Crossref)","title":"Augmented Reality in Neurosurgery, State of Art and Future Projections. A Systematic Review","volume":"9","author":[{"family":"Cannizzaro","given":"Delia"},{"family":"Zaed","given":"Ismail"},{"family":"Safa","given":"Adrian"},{"family":"Jelmoni","given":"Alice J. M."},{"family":"Composto","given":"Antonio"},{"family":"Bisoglio","given":"Andrea"},{"family":"Schmeizer","given":"Kyra"},{"family":"Becker","given":"Ana C."},{"family":"Pizzi","given":"Andrea"},{"family":"Cardia","given":"Andrea"},{"family":"Servadei","given":"Franco"}],"issued":{"date-parts":[["2022",3,11]]}}}],"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Cannizzaro et al., 2022</w:t>
            </w:r>
            <w:r w:rsidRPr="00BF2444">
              <w:rPr>
                <w:rFonts w:asciiTheme="majorBidi" w:eastAsia="Times New Roman" w:hAnsiTheme="majorBidi" w:cstheme="majorBidi"/>
                <w:sz w:val="18"/>
                <w:szCs w:val="18"/>
              </w:rPr>
              <w:fldChar w:fldCharType="end"/>
            </w:r>
          </w:p>
        </w:tc>
        <w:tc>
          <w:tcPr>
            <w:tcW w:w="3420" w:type="dxa"/>
            <w:vAlign w:val="center"/>
          </w:tcPr>
          <w:p w14:paraId="0400886C"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 xml:space="preserve">Augmented Reality in Neurosurgery, State of </w:t>
            </w:r>
            <w:proofErr w:type="gramStart"/>
            <w:r w:rsidRPr="0042164C">
              <w:rPr>
                <w:rFonts w:ascii="Times New Roman" w:hAnsi="Times New Roman" w:cs="Times New Roman"/>
                <w:color w:val="auto"/>
                <w:szCs w:val="18"/>
              </w:rPr>
              <w:t>Art</w:t>
            </w:r>
            <w:proofErr w:type="gramEnd"/>
            <w:r w:rsidRPr="0042164C">
              <w:rPr>
                <w:rFonts w:ascii="Times New Roman" w:hAnsi="Times New Roman" w:cs="Times New Roman"/>
                <w:color w:val="auto"/>
                <w:szCs w:val="18"/>
              </w:rPr>
              <w:t xml:space="preserve"> and Future Projections. A Systematic Review</w:t>
            </w:r>
          </w:p>
        </w:tc>
        <w:tc>
          <w:tcPr>
            <w:tcW w:w="4602" w:type="dxa"/>
            <w:vAlign w:val="center"/>
          </w:tcPr>
          <w:p w14:paraId="237E4505"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872B74">
              <w:rPr>
                <w:rFonts w:asciiTheme="majorBidi" w:eastAsia="Arial Unicode MS" w:hAnsiTheme="majorBidi" w:cstheme="majorBidi"/>
                <w:color w:val="000000" w:themeColor="text1"/>
                <w:szCs w:val="20"/>
              </w:rPr>
              <w:t xml:space="preserve">The aim of this paper </w:t>
            </w:r>
            <w:r>
              <w:rPr>
                <w:rFonts w:asciiTheme="majorBidi" w:eastAsia="Arial Unicode MS" w:hAnsiTheme="majorBidi" w:cstheme="majorBidi"/>
                <w:color w:val="000000" w:themeColor="text1"/>
                <w:szCs w:val="20"/>
              </w:rPr>
              <w:t>was</w:t>
            </w:r>
            <w:r w:rsidRPr="00872B74">
              <w:rPr>
                <w:rFonts w:asciiTheme="majorBidi" w:eastAsia="Arial Unicode MS" w:hAnsiTheme="majorBidi" w:cstheme="majorBidi"/>
                <w:color w:val="000000" w:themeColor="text1"/>
                <w:szCs w:val="20"/>
              </w:rPr>
              <w:t xml:space="preserve"> to conduct a systematic review of the diffusion of </w:t>
            </w:r>
            <w:r>
              <w:rPr>
                <w:rFonts w:asciiTheme="majorBidi" w:eastAsia="Arial Unicode MS" w:hAnsiTheme="majorBidi" w:cstheme="majorBidi"/>
                <w:color w:val="000000" w:themeColor="text1"/>
                <w:szCs w:val="20"/>
              </w:rPr>
              <w:t>AR</w:t>
            </w:r>
            <w:r w:rsidRPr="00872B74">
              <w:rPr>
                <w:rFonts w:asciiTheme="majorBidi" w:eastAsia="Arial Unicode MS" w:hAnsiTheme="majorBidi" w:cstheme="majorBidi"/>
                <w:color w:val="000000" w:themeColor="text1"/>
                <w:szCs w:val="20"/>
              </w:rPr>
              <w:t xml:space="preserve"> in the world, highlighting some of the most critical challenges that should be addressed to introduce AR in routine clinical practice.</w:t>
            </w:r>
          </w:p>
        </w:tc>
        <w:tc>
          <w:tcPr>
            <w:tcW w:w="1248" w:type="dxa"/>
            <w:vAlign w:val="center"/>
          </w:tcPr>
          <w:p w14:paraId="3E2A839E"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 xml:space="preserve">Health </w:t>
            </w:r>
          </w:p>
        </w:tc>
        <w:tc>
          <w:tcPr>
            <w:tcW w:w="1170" w:type="dxa"/>
            <w:vAlign w:val="center"/>
          </w:tcPr>
          <w:p w14:paraId="00082416"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198</w:t>
            </w:r>
          </w:p>
        </w:tc>
        <w:tc>
          <w:tcPr>
            <w:tcW w:w="2070" w:type="dxa"/>
            <w:vAlign w:val="center"/>
          </w:tcPr>
          <w:p w14:paraId="535D11BE"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Not provided</w:t>
            </w:r>
          </w:p>
        </w:tc>
      </w:tr>
      <w:tr w:rsidR="00EA1298" w:rsidRPr="006C5633" w14:paraId="07C4F0E6"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777CF83E"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gjiLBRAy","properties":{"formattedCitation":"(Alzahrani, 2020)","plainCitation":"(Alzahrani, 2020)","noteIndex":0},"citationItems":[{"id":6656,"uris":["http://zotero.org/users/9950738/items/IIAS9FPU"],"itemData":{"id":6656,"type":"article-journal","abstract":"Augmented reality (AR) has received increasing attention in the research literature as a fundamental pedagogical tool that can enhance learning at most educational levels. In academic contexts, this technology permits the superimposing of three-dimensional images onto the real environment. Although AR has been found to enhance learning in the academic environment, no systematic review of it has been conducted to identify, evaluate, and summarize empirical ﬁndings on its advantages and challenges in e-learning contexts. Hence, a systematic review of the research literature was conducted on the use of AR in e-learning contexts, with a focus on the key beneﬁts and challenges related to its adoption and implementation. Electronic searches on databases, including Springer, Science Direct, EBSCO, and Google Scholar, were performed to retrieve relevant journal articles; 28 studies were included after they were screened using the inclusion and exclusion criteria. The key beneﬁts of using AR in e-learning included support of kinesthetic (tactile) learning, collaborative learning, distance/remote learning, learner-centered learning, and creative learning. Studies also reported that AR enhanced students’ engagement, motivation, attention/focus, interactivity, verbal participation, concentration, knowledge retention, and spatial abilities, as well as information accessibility. The ﬁndings suggest that challenges associated with AR in e-learning include information and cognitive overload, lack of experience in using the technology, resistance from teachers, complex technology, costly technology, and technical issues, such as connectivity problems.","container-title":"Applied Sciences","DOI":"10.3390/app10165660","ISSN":"2076-3417","issue":"16","journalAbbreviation":"Applied Sciences","language":"en","page":"5660","source":"DOI.org (Crossref)","title":"Augmented Reality: A Systematic Review of Its Benefits and Challenges in E-learning Contexts","title-short":"Augmented Reality","volume":"10","author":[{"family":"Alzahrani","given":"Nouf Matar"}],"issued":{"date-parts":[["2020",8,14]]}}}],"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Alzahrani, 2020</w:t>
            </w:r>
            <w:r w:rsidRPr="00BF2444">
              <w:rPr>
                <w:rFonts w:asciiTheme="majorBidi" w:eastAsia="Times New Roman" w:hAnsiTheme="majorBidi" w:cstheme="majorBidi"/>
                <w:sz w:val="18"/>
                <w:szCs w:val="18"/>
              </w:rPr>
              <w:fldChar w:fldCharType="end"/>
            </w:r>
          </w:p>
        </w:tc>
        <w:tc>
          <w:tcPr>
            <w:tcW w:w="3420" w:type="dxa"/>
            <w:vAlign w:val="center"/>
          </w:tcPr>
          <w:p w14:paraId="104C50BF"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ugmented Reality: A Systematic Review of Its Benefits and Challenges in E-learning Contexts</w:t>
            </w:r>
          </w:p>
        </w:tc>
        <w:tc>
          <w:tcPr>
            <w:tcW w:w="4602" w:type="dxa"/>
            <w:vAlign w:val="center"/>
          </w:tcPr>
          <w:p w14:paraId="5AC26A5B"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872B74">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872B74">
              <w:rPr>
                <w:rFonts w:asciiTheme="majorBidi" w:eastAsia="Arial Unicode MS" w:hAnsiTheme="majorBidi" w:cstheme="majorBidi"/>
                <w:color w:val="000000" w:themeColor="text1"/>
                <w:szCs w:val="20"/>
              </w:rPr>
              <w:t xml:space="preserve"> to conduct a systematic review of the literature on </w:t>
            </w:r>
            <w:r>
              <w:rPr>
                <w:rFonts w:asciiTheme="majorBidi" w:eastAsia="Arial Unicode MS" w:hAnsiTheme="majorBidi" w:cstheme="majorBidi"/>
                <w:color w:val="000000" w:themeColor="text1"/>
                <w:szCs w:val="20"/>
              </w:rPr>
              <w:t>AR</w:t>
            </w:r>
            <w:r w:rsidRPr="00872B74">
              <w:rPr>
                <w:rFonts w:asciiTheme="majorBidi" w:eastAsia="Arial Unicode MS" w:hAnsiTheme="majorBidi" w:cstheme="majorBidi"/>
                <w:color w:val="000000" w:themeColor="text1"/>
                <w:szCs w:val="20"/>
              </w:rPr>
              <w:t xml:space="preserve"> in e-learning contexts. The authors intended to identify the benefits and challenges of using AR in academic settings, examine the distribution of published studies over time on the use of AR in academic settings, and provide recommendations for both AR development and education.</w:t>
            </w:r>
          </w:p>
        </w:tc>
        <w:tc>
          <w:tcPr>
            <w:tcW w:w="1248" w:type="dxa"/>
            <w:vAlign w:val="center"/>
          </w:tcPr>
          <w:p w14:paraId="6F76FD06"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General – e-learning</w:t>
            </w:r>
          </w:p>
        </w:tc>
        <w:tc>
          <w:tcPr>
            <w:tcW w:w="1170" w:type="dxa"/>
            <w:vAlign w:val="center"/>
          </w:tcPr>
          <w:p w14:paraId="42D5B276"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28</w:t>
            </w:r>
          </w:p>
        </w:tc>
        <w:tc>
          <w:tcPr>
            <w:tcW w:w="2070" w:type="dxa"/>
            <w:vAlign w:val="center"/>
          </w:tcPr>
          <w:p w14:paraId="1B2C2645"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0F523DB1"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295A5424"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o2NzTVFo","properties":{"formattedCitation":"(Joda et al., 2019)","plainCitation":"(Joda et al., 2019)","noteIndex":0},"citationItems":[{"id":6642,"uris":["http://zotero.org/users/9950738/items/975QMWJ8"],"itemData":{"id":6642,"type":"article-journal","abstract":"Background: The aim of this systematic review was to provide an update on the contemporary knowledge and scientiﬁc development of augmented reality (AR) and virtual reality (VR) in dental medicine, and to identify future research needs to accomplish its clinical translation.\nMethod: A modiﬁed PICO-strategy was performed using an electronic (MEDLINE, EMBASE, CENTRAL) plus manual search up to 12/2018 exploring AR/VR in dentistry in the last 5 years. Inclusion criteria were limited to human studies focusing on the clinical application of AR/VR and associated ﬁeld of interest in dental medicine.\nResults: The systematic search identiﬁed 315 titles, whereas 87 abstracts and successively 32 full-texts were selected for review, resulting in 16 studies for ﬁnal inclusion. AR/VR-technologies were predominantly used for educational motor skill training (n = 9 studies), clinical testing of maxillofacial surgical protocols (n = 5), investigation of human anatomy (n = 1), and the treatment of patients with dental phobia (n = 1). Due to the heterogeneity of the included studies, meta-analyses could not be performed.\nConclusions: The overall number of includable studies was low; and scientiﬁcally proven recommendations for clinical protocols could not be given at this time. However, AR/VR-applications are of increasing interest and importance in dental under- and postgraduate education oﬀering interactive learning concepts with 24/7-access and objective evaluation. In maxillofacial surgery, AR/VR-technology is a promising tool for complex procedures and can help to deliver predictable and safe therapy outcomes. Future research should focus on establishing technological standards with high data quality and developing approved applications for dental AR/VR-devices for clinical routine.","container-title":"Computers in Biology and Medicine","DOI":"10.1016/j.compbiomed.2019.03.012","ISSN":"00104825","journalAbbreviation":"Computers in Biology and Medicine","language":"en","page":"93-100","source":"DOI.org (Crossref)","title":"Augmented and virtual reality in dental medicine: A systematic review","title-short":"Augmented and virtual reality in dental medicine","volume":"108","author":[{"family":"Joda","given":"T."},{"family":"Gallucci","given":"G.O."},{"family":"Wismeijer","given":"D."},{"family":"Zitzmann","given":"N.U."}],"issued":{"date-parts":[["2019",5]]}}}],"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Joda et al., 2019</w:t>
            </w:r>
            <w:r w:rsidRPr="00BF2444">
              <w:rPr>
                <w:rFonts w:asciiTheme="majorBidi" w:eastAsia="Times New Roman" w:hAnsiTheme="majorBidi" w:cstheme="majorBidi"/>
                <w:sz w:val="18"/>
                <w:szCs w:val="18"/>
              </w:rPr>
              <w:fldChar w:fldCharType="end"/>
            </w:r>
          </w:p>
        </w:tc>
        <w:tc>
          <w:tcPr>
            <w:tcW w:w="3420" w:type="dxa"/>
            <w:vAlign w:val="center"/>
          </w:tcPr>
          <w:p w14:paraId="095A9F7B"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ugmented and virtual reality in dental medicine: A systematic review</w:t>
            </w:r>
          </w:p>
        </w:tc>
        <w:tc>
          <w:tcPr>
            <w:tcW w:w="4602" w:type="dxa"/>
            <w:vAlign w:val="center"/>
          </w:tcPr>
          <w:p w14:paraId="74A4E036"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2B009C">
              <w:rPr>
                <w:rFonts w:asciiTheme="majorBidi" w:eastAsia="Arial Unicode MS" w:hAnsiTheme="majorBidi" w:cstheme="majorBidi"/>
                <w:color w:val="000000" w:themeColor="text1"/>
                <w:szCs w:val="20"/>
              </w:rPr>
              <w:t>The aim of this systematic review</w:t>
            </w:r>
            <w:r>
              <w:rPr>
                <w:rFonts w:asciiTheme="majorBidi" w:eastAsia="Arial Unicode MS" w:hAnsiTheme="majorBidi" w:cstheme="majorBidi"/>
                <w:color w:val="000000" w:themeColor="text1"/>
                <w:szCs w:val="20"/>
              </w:rPr>
              <w:t xml:space="preserve"> was</w:t>
            </w:r>
            <w:r w:rsidRPr="002B009C">
              <w:rPr>
                <w:rFonts w:asciiTheme="majorBidi" w:eastAsia="Arial Unicode MS" w:hAnsiTheme="majorBidi" w:cstheme="majorBidi"/>
                <w:color w:val="000000" w:themeColor="text1"/>
                <w:szCs w:val="20"/>
              </w:rPr>
              <w:t xml:space="preserve"> to provide an update on the contemporary knowledge and scientific development of </w:t>
            </w:r>
            <w:r>
              <w:rPr>
                <w:rFonts w:asciiTheme="majorBidi" w:eastAsia="Arial Unicode MS" w:hAnsiTheme="majorBidi" w:cstheme="majorBidi"/>
                <w:color w:val="000000" w:themeColor="text1"/>
                <w:szCs w:val="20"/>
              </w:rPr>
              <w:t>AR</w:t>
            </w:r>
            <w:r w:rsidRPr="002B009C">
              <w:rPr>
                <w:rFonts w:asciiTheme="majorBidi" w:eastAsia="Arial Unicode MS" w:hAnsiTheme="majorBidi" w:cstheme="majorBidi"/>
                <w:color w:val="000000" w:themeColor="text1"/>
                <w:szCs w:val="20"/>
              </w:rPr>
              <w:t xml:space="preserve"> and </w:t>
            </w:r>
            <w:r>
              <w:rPr>
                <w:rFonts w:asciiTheme="majorBidi" w:eastAsia="Arial Unicode MS" w:hAnsiTheme="majorBidi" w:cstheme="majorBidi"/>
                <w:color w:val="000000" w:themeColor="text1"/>
                <w:szCs w:val="20"/>
              </w:rPr>
              <w:t>VR</w:t>
            </w:r>
            <w:r w:rsidRPr="002B009C">
              <w:rPr>
                <w:rFonts w:asciiTheme="majorBidi" w:eastAsia="Arial Unicode MS" w:hAnsiTheme="majorBidi" w:cstheme="majorBidi"/>
                <w:color w:val="000000" w:themeColor="text1"/>
                <w:szCs w:val="20"/>
              </w:rPr>
              <w:t xml:space="preserve"> in dental medicine, and to identify future research needs to accomplish its clinical translation. The purpose of this paper </w:t>
            </w:r>
            <w:r>
              <w:rPr>
                <w:rFonts w:asciiTheme="majorBidi" w:eastAsia="Arial Unicode MS" w:hAnsiTheme="majorBidi" w:cstheme="majorBidi"/>
                <w:color w:val="000000" w:themeColor="text1"/>
                <w:szCs w:val="20"/>
              </w:rPr>
              <w:t>was</w:t>
            </w:r>
            <w:r w:rsidRPr="002B009C">
              <w:rPr>
                <w:rFonts w:asciiTheme="majorBidi" w:eastAsia="Arial Unicode MS" w:hAnsiTheme="majorBidi" w:cstheme="majorBidi"/>
                <w:color w:val="000000" w:themeColor="text1"/>
                <w:szCs w:val="20"/>
              </w:rPr>
              <w:t xml:space="preserve"> to provide a comprehensive analysis of the current state of AR and VR in dentistry, including their potential applications and limitations, </w:t>
            </w:r>
            <w:proofErr w:type="gramStart"/>
            <w:r w:rsidRPr="002B009C">
              <w:rPr>
                <w:rFonts w:asciiTheme="majorBidi" w:eastAsia="Arial Unicode MS" w:hAnsiTheme="majorBidi" w:cstheme="majorBidi"/>
                <w:color w:val="000000" w:themeColor="text1"/>
                <w:szCs w:val="20"/>
              </w:rPr>
              <w:t>in order to</w:t>
            </w:r>
            <w:proofErr w:type="gramEnd"/>
            <w:r w:rsidRPr="002B009C">
              <w:rPr>
                <w:rFonts w:asciiTheme="majorBidi" w:eastAsia="Arial Unicode MS" w:hAnsiTheme="majorBidi" w:cstheme="majorBidi"/>
                <w:color w:val="000000" w:themeColor="text1"/>
                <w:szCs w:val="20"/>
              </w:rPr>
              <w:t xml:space="preserve"> inform future research and clinical practice.</w:t>
            </w:r>
          </w:p>
        </w:tc>
        <w:tc>
          <w:tcPr>
            <w:tcW w:w="1248" w:type="dxa"/>
            <w:vAlign w:val="center"/>
          </w:tcPr>
          <w:p w14:paraId="743A7019"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Health</w:t>
            </w:r>
          </w:p>
        </w:tc>
        <w:tc>
          <w:tcPr>
            <w:tcW w:w="1170" w:type="dxa"/>
            <w:vAlign w:val="center"/>
          </w:tcPr>
          <w:p w14:paraId="00EB7249"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16</w:t>
            </w:r>
          </w:p>
        </w:tc>
        <w:tc>
          <w:tcPr>
            <w:tcW w:w="2070" w:type="dxa"/>
            <w:vAlign w:val="center"/>
          </w:tcPr>
          <w:p w14:paraId="638C1017"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2D25B3C5"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61156D7D"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fn11ApSL","properties":{"formattedCitation":"(Theodoropoulos &amp; Lepouras, 2021)","plainCitation":"(Theodoropoulos &amp; Lepouras, 2021)","noteIndex":0},"citationItems":[{"id":6636,"uris":["http://zotero.org/users/9950738/items/WS5YKWVZ"],"itemData":{"id":6636,"type":"article-journal","abstract":"In recent years, Augmented Reality (AR) usage in the learning process has been growing. AR tools and environments lead to a variety of positive outcomes and impacts for educational purposes. Similarly, AR is changing the learning process in the Computer Science (CS) Education domain. There are numerous studies that adopt the immersive AR technology in order to improve Computational Thinking (CT) or programming skills, in several contexts. However, there are not sufficient studies that analyze the meaningful characteristics or the advantages and disadvantages of AR in the field. In order to better understand the impact of AR in programming education we performed a systematic literature review. This review analyzes 31 studies in the field. It explores the evolution of this developing technology, the challenges and issues that AR offers and discusses how this work can benefit student learning and further research.","container-title":"International Journal of Child-Computer Interaction","DOI":"10.1016/j.ijcci.2021.100335","ISSN":"22128689","journalAbbreviation":"International Journal of Child-Computer Interaction","language":"en","page":"100335","source":"DOI.org (Crossref)","title":"Augmented Reality and programming education: A systematic review","title-short":"Augmented Reality and programming education","volume":"30","author":[{"family":"Theodoropoulos","given":"Anastasios"},{"family":"Lepouras","given":"George"}],"issued":{"date-parts":[["2021",12]]}}}],"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Theodoropoulos &amp; Lepouras, 2021</w:t>
            </w:r>
            <w:r w:rsidRPr="00BF2444">
              <w:rPr>
                <w:rFonts w:asciiTheme="majorBidi" w:eastAsia="Times New Roman" w:hAnsiTheme="majorBidi" w:cstheme="majorBidi"/>
                <w:sz w:val="18"/>
                <w:szCs w:val="18"/>
              </w:rPr>
              <w:fldChar w:fldCharType="end"/>
            </w:r>
          </w:p>
        </w:tc>
        <w:tc>
          <w:tcPr>
            <w:tcW w:w="3420" w:type="dxa"/>
            <w:vAlign w:val="center"/>
          </w:tcPr>
          <w:p w14:paraId="0E164B79"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ugmented Reality and programming education: A systematic review</w:t>
            </w:r>
          </w:p>
        </w:tc>
        <w:tc>
          <w:tcPr>
            <w:tcW w:w="4602" w:type="dxa"/>
            <w:vAlign w:val="center"/>
          </w:tcPr>
          <w:p w14:paraId="085A2C7D"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7218F0">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7218F0">
              <w:rPr>
                <w:rFonts w:asciiTheme="majorBidi" w:eastAsia="Arial Unicode MS" w:hAnsiTheme="majorBidi" w:cstheme="majorBidi"/>
                <w:color w:val="000000" w:themeColor="text1"/>
                <w:szCs w:val="20"/>
              </w:rPr>
              <w:t xml:space="preserve"> to perform a </w:t>
            </w:r>
            <w:r>
              <w:rPr>
                <w:rFonts w:asciiTheme="majorBidi" w:eastAsia="Arial Unicode MS" w:hAnsiTheme="majorBidi" w:cstheme="majorBidi"/>
                <w:color w:val="000000" w:themeColor="text1"/>
                <w:szCs w:val="20"/>
              </w:rPr>
              <w:t>systematic review</w:t>
            </w:r>
            <w:r w:rsidRPr="007218F0">
              <w:rPr>
                <w:rFonts w:asciiTheme="majorBidi" w:eastAsia="Arial Unicode MS" w:hAnsiTheme="majorBidi" w:cstheme="majorBidi"/>
                <w:color w:val="000000" w:themeColor="text1"/>
                <w:szCs w:val="20"/>
              </w:rPr>
              <w:t xml:space="preserve"> in order to detect, assess and understand relevant </w:t>
            </w:r>
            <w:proofErr w:type="gramStart"/>
            <w:r w:rsidRPr="007218F0">
              <w:rPr>
                <w:rFonts w:asciiTheme="majorBidi" w:eastAsia="Arial Unicode MS" w:hAnsiTheme="majorBidi" w:cstheme="majorBidi"/>
                <w:color w:val="000000" w:themeColor="text1"/>
                <w:szCs w:val="20"/>
              </w:rPr>
              <w:t>researches</w:t>
            </w:r>
            <w:proofErr w:type="gramEnd"/>
            <w:r w:rsidRPr="007218F0">
              <w:rPr>
                <w:rFonts w:asciiTheme="majorBidi" w:eastAsia="Arial Unicode MS" w:hAnsiTheme="majorBidi" w:cstheme="majorBidi"/>
                <w:color w:val="000000" w:themeColor="text1"/>
                <w:szCs w:val="20"/>
              </w:rPr>
              <w:t xml:space="preserve"> in the field of programming education with AR. The paper examine</w:t>
            </w:r>
            <w:r>
              <w:rPr>
                <w:rFonts w:asciiTheme="majorBidi" w:eastAsia="Arial Unicode MS" w:hAnsiTheme="majorBidi" w:cstheme="majorBidi"/>
                <w:color w:val="000000" w:themeColor="text1"/>
                <w:szCs w:val="20"/>
              </w:rPr>
              <w:t>d</w:t>
            </w:r>
            <w:r w:rsidRPr="007218F0">
              <w:rPr>
                <w:rFonts w:asciiTheme="majorBidi" w:eastAsia="Arial Unicode MS" w:hAnsiTheme="majorBidi" w:cstheme="majorBidi"/>
                <w:color w:val="000000" w:themeColor="text1"/>
                <w:szCs w:val="20"/>
              </w:rPr>
              <w:t xml:space="preserve"> whether the AR medium can be used in an efficient and engaging way, as a means of learning programming especially with children.</w:t>
            </w:r>
          </w:p>
        </w:tc>
        <w:tc>
          <w:tcPr>
            <w:tcW w:w="1248" w:type="dxa"/>
            <w:vAlign w:val="center"/>
          </w:tcPr>
          <w:p w14:paraId="06696E7C"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CS</w:t>
            </w:r>
          </w:p>
        </w:tc>
        <w:tc>
          <w:tcPr>
            <w:tcW w:w="1170" w:type="dxa"/>
            <w:vAlign w:val="center"/>
          </w:tcPr>
          <w:p w14:paraId="15C051EF"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31</w:t>
            </w:r>
          </w:p>
        </w:tc>
        <w:tc>
          <w:tcPr>
            <w:tcW w:w="2070" w:type="dxa"/>
            <w:vAlign w:val="center"/>
          </w:tcPr>
          <w:p w14:paraId="0E13EADC"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 xml:space="preserve">Kitchenham, </w:t>
            </w:r>
            <w:proofErr w:type="spellStart"/>
            <w:r w:rsidRPr="00805D38">
              <w:rPr>
                <w:rFonts w:ascii="Times New Roman" w:hAnsi="Times New Roman" w:cs="Times New Roman"/>
                <w:color w:val="auto"/>
                <w:szCs w:val="18"/>
              </w:rPr>
              <w:t>Budgen</w:t>
            </w:r>
            <w:proofErr w:type="spellEnd"/>
            <w:r w:rsidRPr="00805D38">
              <w:rPr>
                <w:rFonts w:ascii="Times New Roman" w:hAnsi="Times New Roman" w:cs="Times New Roman"/>
                <w:color w:val="auto"/>
                <w:szCs w:val="18"/>
              </w:rPr>
              <w:t>, and Brereton (2015)</w:t>
            </w:r>
          </w:p>
        </w:tc>
      </w:tr>
      <w:tr w:rsidR="00EA1298" w:rsidRPr="006C5633" w14:paraId="23BE4B3D"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1A6E48BD"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xpOR4RoP","properties":{"formattedCitation":"(Kharvari &amp; Kaiser, 2022)","plainCitation":"(Kharvari &amp; Kaiser, 2022)","noteIndex":0},"citationItems":[{"id":6633,"uris":["http://zotero.org/users/9950738/items/FAZW4WB7"],"itemData":{"id":6633,"type":"article-journal","abstract":"This paper presents a systematic review of how extended reality technologies (XR-technologies) affect the learning outcomes and students' performance in architectural education. Based on a modified PICO-strategy and the framework analysis of the findings of previous researches on immersive environments, this paper elucidates the impact of XR-technologies, including virtual reality (VR), augmented reality (AR), and mixed reality (MR), on Bryan Lawson's five phases of the design process. Furthermore, this study investigates the applications of XRtechnologies in different courses of architectural education. The results are categorized into four different course types that were derived from the reviewed article. The results show that XR-technologies, including VR, AR, and MR are capable of enhancing various stages of the design process and improving learning outcomes in educational courses among architecture students. Similarly, the application of such environments is also suitable for professional architectural design and inclusion of end-users in the design process.","container-title":"Automation in Construction","DOI":"10.1016/j.autcon.2022.104393","ISSN":"09265805","journalAbbreviation":"Automation in Construction","language":"en","page":"104393","source":"DOI.org (Crossref)","title":"Impact of extended reality on architectural education and the design process","volume":"141","author":[{"family":"Kharvari","given":"Farzam"},{"family":"Kaiser","given":"Lorenz Ewald"}],"issued":{"date-parts":[["2022",9]]}}}],"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Kharvari &amp; Kaiser, 2022</w:t>
            </w:r>
            <w:r w:rsidRPr="00BF2444">
              <w:rPr>
                <w:rFonts w:asciiTheme="majorBidi" w:eastAsia="Times New Roman" w:hAnsiTheme="majorBidi" w:cstheme="majorBidi"/>
                <w:sz w:val="18"/>
                <w:szCs w:val="18"/>
              </w:rPr>
              <w:fldChar w:fldCharType="end"/>
            </w:r>
          </w:p>
        </w:tc>
        <w:tc>
          <w:tcPr>
            <w:tcW w:w="3420" w:type="dxa"/>
            <w:vAlign w:val="center"/>
          </w:tcPr>
          <w:p w14:paraId="13E928AB"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Impact of extended reality on architectural education and the design process</w:t>
            </w:r>
          </w:p>
        </w:tc>
        <w:tc>
          <w:tcPr>
            <w:tcW w:w="4602" w:type="dxa"/>
            <w:vAlign w:val="center"/>
          </w:tcPr>
          <w:p w14:paraId="72C9EFD3"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7218F0">
              <w:rPr>
                <w:rFonts w:asciiTheme="majorBidi" w:eastAsia="Arial Unicode MS" w:hAnsiTheme="majorBidi" w:cstheme="majorBidi"/>
                <w:color w:val="000000" w:themeColor="text1"/>
                <w:szCs w:val="20"/>
              </w:rPr>
              <w:t xml:space="preserve">The aim of this paper </w:t>
            </w:r>
            <w:r>
              <w:rPr>
                <w:rFonts w:asciiTheme="majorBidi" w:eastAsia="Arial Unicode MS" w:hAnsiTheme="majorBidi" w:cstheme="majorBidi"/>
                <w:color w:val="000000" w:themeColor="text1"/>
                <w:szCs w:val="20"/>
              </w:rPr>
              <w:t>was</w:t>
            </w:r>
            <w:r w:rsidRPr="007218F0">
              <w:rPr>
                <w:rFonts w:asciiTheme="majorBidi" w:eastAsia="Arial Unicode MS" w:hAnsiTheme="majorBidi" w:cstheme="majorBidi"/>
                <w:color w:val="000000" w:themeColor="text1"/>
                <w:szCs w:val="20"/>
              </w:rPr>
              <w:t xml:space="preserve"> to review the application of XR-technologies, including VR, AR, and MR, in architectural education. The purpose of this review </w:t>
            </w:r>
            <w:r>
              <w:rPr>
                <w:rFonts w:asciiTheme="majorBidi" w:eastAsia="Arial Unicode MS" w:hAnsiTheme="majorBidi" w:cstheme="majorBidi"/>
                <w:color w:val="000000" w:themeColor="text1"/>
                <w:szCs w:val="20"/>
              </w:rPr>
              <w:t>was</w:t>
            </w:r>
            <w:r w:rsidRPr="007218F0">
              <w:rPr>
                <w:rFonts w:asciiTheme="majorBidi" w:eastAsia="Arial Unicode MS" w:hAnsiTheme="majorBidi" w:cstheme="majorBidi"/>
                <w:color w:val="000000" w:themeColor="text1"/>
                <w:szCs w:val="20"/>
              </w:rPr>
              <w:t xml:space="preserve"> to reach a consensus on the benefits of incorporating XR-technologies in architectural education and to develop appropriate ways for its integration.</w:t>
            </w:r>
          </w:p>
        </w:tc>
        <w:tc>
          <w:tcPr>
            <w:tcW w:w="1248" w:type="dxa"/>
            <w:vAlign w:val="center"/>
          </w:tcPr>
          <w:p w14:paraId="48026B56"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7218F0">
              <w:rPr>
                <w:rFonts w:asciiTheme="majorBidi" w:eastAsia="Arial Unicode MS" w:hAnsiTheme="majorBidi" w:cstheme="majorBidi"/>
                <w:color w:val="000000" w:themeColor="text1"/>
                <w:szCs w:val="20"/>
              </w:rPr>
              <w:t>Architecture</w:t>
            </w:r>
          </w:p>
        </w:tc>
        <w:tc>
          <w:tcPr>
            <w:tcW w:w="1170" w:type="dxa"/>
            <w:vAlign w:val="center"/>
          </w:tcPr>
          <w:p w14:paraId="1FDC9B7C"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21</w:t>
            </w:r>
          </w:p>
        </w:tc>
        <w:tc>
          <w:tcPr>
            <w:tcW w:w="2070" w:type="dxa"/>
            <w:vAlign w:val="center"/>
          </w:tcPr>
          <w:p w14:paraId="6D45A455"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63ED330F"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56592E76"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u5LjVpAK","properties":{"formattedCitation":"(Law &amp; Heintz, 2021)","plainCitation":"(Law &amp; Heintz, 2021)","noteIndex":0},"citationItems":[{"id":6635,"uris":["http://zotero.org/users/9950738/items/V9CZH3BJ"],"itemData":{"id":6635,"type":"article-journal","abstract":"In the past two decades, we have witnessed soaring efforts in applying Augmented Reality (AR) technology in education. Several systematic literature reviews (SLRs) were conducted to study AR educational applications (AREAs) and associated methodologies, primarily from the pedagogical rather than from the human–computer interaction (HCI) perspective. These reviews vary in goal, scale, scope, technique, outcome and quality. To bridge the gaps identified in these SLRs, ours is to meet fourfold objectives: to ground the analysis deeper in the usability and user experience (UX) core concepts and methods; to study the learning effect and usability/UX of AREAs and their relations by learner age; to reflect on the prevailing SLR process and propose improvement; to draw implications for the future development of AREAs. Our searches in four databases returned 714 papers of which 42, together with 7 from three existing SLRs, were included in the final analysis. Several intriguing findings have been identified: (i) the insufficient grounding in usability/UX frameworks indicates that there seems a disconnection between the HCI and technology-enhanced learning community; (ii) a lack of innovative AR-specific usability/UX evaluation methods and the continuing reliance on questionnaire may hamper the advances of AREAs; (iii) the learner age seems not a significant factor in determining the perceived usability and UX or the learning effect of AREAs; (iv) a limited number of studies at home suggests the missed opportunity of mobilizing parents to support children to deploy AREAs in different settings; (v) the number of AREAs for children with special needs remains disappointedly low; (vi) the threat of predatory journals to the quality of bibliometric sources amplifies the need for a robust approach to the quality assessment for SLR and transparency of interim results. Implications of these issues for future research and practice on AREAs are drawn.","container-title":"International Journal of Child-Computer Interaction","DOI":"10.1016/j.ijcci.2021.100321","ISSN":"22128689","journalAbbreviation":"International Journal of Child-Computer Interaction","language":"en","page":"100321","source":"DOI.org (Crossref)","title":"Augmented reality applications for K-12 education: A systematic review from the usability and user experience perspective","title-short":"Augmented reality applications for K-12 education","volume":"30","author":[{"family":"Law","given":"Effie Lai-Chong"},{"family":"Heintz","given":"Matthias"}],"issued":{"date-parts":[["2021",12]]}}}],"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Law &amp; Heintz, 2021</w:t>
            </w:r>
            <w:r w:rsidRPr="00BF2444">
              <w:rPr>
                <w:rFonts w:asciiTheme="majorBidi" w:eastAsia="Times New Roman" w:hAnsiTheme="majorBidi" w:cstheme="majorBidi"/>
                <w:sz w:val="18"/>
                <w:szCs w:val="18"/>
              </w:rPr>
              <w:fldChar w:fldCharType="end"/>
            </w:r>
          </w:p>
        </w:tc>
        <w:tc>
          <w:tcPr>
            <w:tcW w:w="3420" w:type="dxa"/>
            <w:vAlign w:val="center"/>
          </w:tcPr>
          <w:p w14:paraId="365853C3"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 xml:space="preserve">Augmented Reality Applications for K-12 Education: A Systematic Review </w:t>
            </w:r>
            <w:r w:rsidRPr="0042164C">
              <w:rPr>
                <w:rFonts w:ascii="Times New Roman" w:hAnsi="Times New Roman" w:cs="Times New Roman"/>
                <w:color w:val="auto"/>
                <w:szCs w:val="18"/>
              </w:rPr>
              <w:lastRenderedPageBreak/>
              <w:t>from the Usability and User Experience Perspective</w:t>
            </w:r>
          </w:p>
        </w:tc>
        <w:tc>
          <w:tcPr>
            <w:tcW w:w="4602" w:type="dxa"/>
            <w:vAlign w:val="center"/>
          </w:tcPr>
          <w:p w14:paraId="75923315"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B02092">
              <w:rPr>
                <w:rFonts w:asciiTheme="majorBidi" w:eastAsia="Arial Unicode MS" w:hAnsiTheme="majorBidi" w:cstheme="majorBidi"/>
                <w:color w:val="000000" w:themeColor="text1"/>
                <w:szCs w:val="20"/>
              </w:rPr>
              <w:lastRenderedPageBreak/>
              <w:t xml:space="preserve">The main aim and purpose of this paper </w:t>
            </w:r>
            <w:r>
              <w:rPr>
                <w:rFonts w:asciiTheme="majorBidi" w:eastAsia="Arial Unicode MS" w:hAnsiTheme="majorBidi" w:cstheme="majorBidi"/>
                <w:color w:val="000000" w:themeColor="text1"/>
                <w:szCs w:val="20"/>
              </w:rPr>
              <w:t>were</w:t>
            </w:r>
            <w:r w:rsidRPr="00B02092">
              <w:rPr>
                <w:rFonts w:asciiTheme="majorBidi" w:eastAsia="Arial Unicode MS" w:hAnsiTheme="majorBidi" w:cstheme="majorBidi"/>
                <w:color w:val="000000" w:themeColor="text1"/>
                <w:szCs w:val="20"/>
              </w:rPr>
              <w:t xml:space="preserve"> to conduct a systematic review of the existing literature on </w:t>
            </w:r>
            <w:r>
              <w:rPr>
                <w:rFonts w:asciiTheme="majorBidi" w:eastAsia="Arial Unicode MS" w:hAnsiTheme="majorBidi" w:cstheme="majorBidi"/>
                <w:color w:val="000000" w:themeColor="text1"/>
                <w:szCs w:val="20"/>
              </w:rPr>
              <w:t>AR</w:t>
            </w:r>
            <w:r w:rsidRPr="00B02092">
              <w:rPr>
                <w:rFonts w:asciiTheme="majorBidi" w:eastAsia="Arial Unicode MS" w:hAnsiTheme="majorBidi" w:cstheme="majorBidi"/>
                <w:color w:val="000000" w:themeColor="text1"/>
                <w:szCs w:val="20"/>
              </w:rPr>
              <w:t xml:space="preserve"> </w:t>
            </w:r>
            <w:r w:rsidRPr="00B02092">
              <w:rPr>
                <w:rFonts w:asciiTheme="majorBidi" w:eastAsia="Arial Unicode MS" w:hAnsiTheme="majorBidi" w:cstheme="majorBidi"/>
                <w:color w:val="000000" w:themeColor="text1"/>
                <w:szCs w:val="20"/>
              </w:rPr>
              <w:lastRenderedPageBreak/>
              <w:t>applications for K-12 education, with a focus on the usability and user experience (UX) perspective. The paper aim</w:t>
            </w:r>
            <w:r>
              <w:rPr>
                <w:rFonts w:asciiTheme="majorBidi" w:eastAsia="Arial Unicode MS" w:hAnsiTheme="majorBidi" w:cstheme="majorBidi"/>
                <w:color w:val="000000" w:themeColor="text1"/>
                <w:szCs w:val="20"/>
              </w:rPr>
              <w:t>ed</w:t>
            </w:r>
            <w:r w:rsidRPr="00B02092">
              <w:rPr>
                <w:rFonts w:asciiTheme="majorBidi" w:eastAsia="Arial Unicode MS" w:hAnsiTheme="majorBidi" w:cstheme="majorBidi"/>
                <w:color w:val="000000" w:themeColor="text1"/>
                <w:szCs w:val="20"/>
              </w:rPr>
              <w:t xml:space="preserve"> to provide data-driven insights into the design and evaluation of AR educational tools used by schools, and to answer six research questions related to the patterns of target groups, learning subjects, settings, and hardware and software tools used for developing AR educational applications.</w:t>
            </w:r>
          </w:p>
        </w:tc>
        <w:tc>
          <w:tcPr>
            <w:tcW w:w="1248" w:type="dxa"/>
            <w:vAlign w:val="center"/>
          </w:tcPr>
          <w:p w14:paraId="04BEA544"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lastRenderedPageBreak/>
              <w:t>General</w:t>
            </w:r>
          </w:p>
        </w:tc>
        <w:tc>
          <w:tcPr>
            <w:tcW w:w="1170" w:type="dxa"/>
            <w:vAlign w:val="center"/>
          </w:tcPr>
          <w:p w14:paraId="20D6E644"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49</w:t>
            </w:r>
          </w:p>
        </w:tc>
        <w:tc>
          <w:tcPr>
            <w:tcW w:w="2070" w:type="dxa"/>
            <w:vAlign w:val="center"/>
          </w:tcPr>
          <w:p w14:paraId="6F4C79E5"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79EB788D"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1DCCC3CF"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QE5mkDM2","properties":{"formattedCitation":"(Ahmad &amp; Junaini, 2020)","plainCitation":"(Ahmad &amp; Junaini, 2020)","noteIndex":0},"citationItems":[{"id":6639,"uris":["http://zotero.org/users/9950738/items/CSVFHARY"],"itemData":{"id":6639,"type":"article-journal","abstract":"In the last decade, the usage of Augmented Reality (AR) has proliferated especially in the education sector. However, only limited articles have systematically reviewed the research trends in the implementation of AR for learning mathematics. Thus, this paper presents a systematic and comprehensive analysis of the research trend for the period between the year 2015–2019. From a leading indexing Scopus database, this review has identified only 19 journal articles based on the Preferred Reporting Items for Systematic Reviews and Meta-Analyses (PRISMA) framework. These works of literature were analyzed and grouped into eight themes to illustrate the trends of these research focus: AR apps types, AR apps development tools, research contribution categories, benefits of AR for math, learning problems, testing methods, and math subtopics. Moreover, this synthesized review on learning of mathematics through AR could benefit researchers and educators, thereby suggesting avenues for future research.","container-title":"International Journal of Emerging Technologies in Learning (iJET)","DOI":"10.3991/ijet.v15i16.14961","ISSN":"1863-0383","issue":"16","journalAbbreviation":"Int. J. Emerg. Technol. Learn.","language":"en","page":"106","source":"DOI.org (Crossref)","title":"Augmented Reality for Learning Mathematics: A Systematic Literature Review","title-short":"Augmented Reality for Learning Mathematics","volume":"15","author":[{"family":"Ahmad","given":"Nur"},{"family":"Junaini","given":"Syahrul"}],"issued":{"date-parts":[["2020",8,28]]}}}],"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hAnsiTheme="majorBidi" w:cstheme="majorBidi"/>
                <w:color w:val="auto"/>
                <w:sz w:val="18"/>
              </w:rPr>
              <w:t xml:space="preserve">Ahmad &amp; </w:t>
            </w:r>
            <w:proofErr w:type="spellStart"/>
            <w:r w:rsidRPr="00BF2444">
              <w:rPr>
                <w:rFonts w:asciiTheme="majorBidi" w:hAnsiTheme="majorBidi" w:cstheme="majorBidi"/>
                <w:color w:val="auto"/>
                <w:sz w:val="18"/>
              </w:rPr>
              <w:t>Junaini</w:t>
            </w:r>
            <w:proofErr w:type="spellEnd"/>
            <w:r w:rsidRPr="00BF2444">
              <w:rPr>
                <w:rFonts w:asciiTheme="majorBidi" w:hAnsiTheme="majorBidi" w:cstheme="majorBidi"/>
                <w:color w:val="auto"/>
                <w:sz w:val="18"/>
              </w:rPr>
              <w:t>, 2020</w:t>
            </w:r>
            <w:r w:rsidRPr="00BF2444">
              <w:rPr>
                <w:rFonts w:asciiTheme="majorBidi" w:eastAsia="Times New Roman" w:hAnsiTheme="majorBidi" w:cstheme="majorBidi"/>
                <w:sz w:val="18"/>
                <w:szCs w:val="18"/>
              </w:rPr>
              <w:fldChar w:fldCharType="end"/>
            </w:r>
          </w:p>
        </w:tc>
        <w:tc>
          <w:tcPr>
            <w:tcW w:w="3420" w:type="dxa"/>
            <w:vAlign w:val="center"/>
          </w:tcPr>
          <w:p w14:paraId="53808B41"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 xml:space="preserve">Augmented Reality for Learning Mathematics </w:t>
            </w:r>
            <w:proofErr w:type="gramStart"/>
            <w:r w:rsidRPr="0042164C">
              <w:rPr>
                <w:rFonts w:ascii="Times New Roman" w:hAnsi="Times New Roman" w:cs="Times New Roman"/>
                <w:color w:val="auto"/>
                <w:szCs w:val="18"/>
              </w:rPr>
              <w:t>A</w:t>
            </w:r>
            <w:proofErr w:type="gramEnd"/>
            <w:r w:rsidRPr="0042164C">
              <w:rPr>
                <w:rFonts w:ascii="Times New Roman" w:hAnsi="Times New Roman" w:cs="Times New Roman"/>
                <w:color w:val="auto"/>
                <w:szCs w:val="18"/>
              </w:rPr>
              <w:t xml:space="preserve"> Systematic Literature Review</w:t>
            </w:r>
          </w:p>
        </w:tc>
        <w:tc>
          <w:tcPr>
            <w:tcW w:w="4602" w:type="dxa"/>
            <w:vAlign w:val="center"/>
          </w:tcPr>
          <w:p w14:paraId="056B1927"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D423BD">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D423BD">
              <w:rPr>
                <w:rFonts w:asciiTheme="majorBidi" w:eastAsia="Arial Unicode MS" w:hAnsiTheme="majorBidi" w:cstheme="majorBidi"/>
                <w:color w:val="000000" w:themeColor="text1"/>
                <w:szCs w:val="20"/>
              </w:rPr>
              <w:t xml:space="preserve"> to review, </w:t>
            </w:r>
            <w:proofErr w:type="spellStart"/>
            <w:r w:rsidRPr="00D423BD">
              <w:rPr>
                <w:rFonts w:asciiTheme="majorBidi" w:eastAsia="Arial Unicode MS" w:hAnsiTheme="majorBidi" w:cstheme="majorBidi"/>
                <w:color w:val="000000" w:themeColor="text1"/>
                <w:szCs w:val="20"/>
              </w:rPr>
              <w:t>analyze</w:t>
            </w:r>
            <w:proofErr w:type="spellEnd"/>
            <w:r w:rsidRPr="00D423BD">
              <w:rPr>
                <w:rFonts w:asciiTheme="majorBidi" w:eastAsia="Arial Unicode MS" w:hAnsiTheme="majorBidi" w:cstheme="majorBidi"/>
                <w:color w:val="000000" w:themeColor="text1"/>
                <w:szCs w:val="20"/>
              </w:rPr>
              <w:t xml:space="preserve">, and classify the existing literature related to learning mathematics through </w:t>
            </w:r>
            <w:r>
              <w:rPr>
                <w:rFonts w:asciiTheme="majorBidi" w:eastAsia="Arial Unicode MS" w:hAnsiTheme="majorBidi" w:cstheme="majorBidi"/>
                <w:color w:val="000000" w:themeColor="text1"/>
                <w:szCs w:val="20"/>
              </w:rPr>
              <w:t>AR</w:t>
            </w:r>
            <w:r w:rsidRPr="00D423BD">
              <w:rPr>
                <w:rFonts w:asciiTheme="majorBidi" w:eastAsia="Arial Unicode MS" w:hAnsiTheme="majorBidi" w:cstheme="majorBidi"/>
                <w:color w:val="000000" w:themeColor="text1"/>
                <w:szCs w:val="20"/>
              </w:rPr>
              <w:t>. The paper investigate</w:t>
            </w:r>
            <w:r>
              <w:rPr>
                <w:rFonts w:asciiTheme="majorBidi" w:eastAsia="Arial Unicode MS" w:hAnsiTheme="majorBidi" w:cstheme="majorBidi"/>
                <w:color w:val="000000" w:themeColor="text1"/>
                <w:szCs w:val="20"/>
              </w:rPr>
              <w:t>d</w:t>
            </w:r>
            <w:r w:rsidRPr="00D423BD">
              <w:rPr>
                <w:rFonts w:asciiTheme="majorBidi" w:eastAsia="Arial Unicode MS" w:hAnsiTheme="majorBidi" w:cstheme="majorBidi"/>
                <w:color w:val="000000" w:themeColor="text1"/>
                <w:szCs w:val="20"/>
              </w:rPr>
              <w:t xml:space="preserve"> research trends and identifies similar themes, frameworks, and samples of research. The objective </w:t>
            </w:r>
            <w:r>
              <w:rPr>
                <w:rFonts w:asciiTheme="majorBidi" w:eastAsia="Arial Unicode MS" w:hAnsiTheme="majorBidi" w:cstheme="majorBidi"/>
                <w:color w:val="000000" w:themeColor="text1"/>
                <w:szCs w:val="20"/>
              </w:rPr>
              <w:t>was</w:t>
            </w:r>
            <w:r w:rsidRPr="00D423BD">
              <w:rPr>
                <w:rFonts w:asciiTheme="majorBidi" w:eastAsia="Arial Unicode MS" w:hAnsiTheme="majorBidi" w:cstheme="majorBidi"/>
                <w:color w:val="000000" w:themeColor="text1"/>
                <w:szCs w:val="20"/>
              </w:rPr>
              <w:t xml:space="preserve"> to provide a systematic and comprehensive analysis of the research trend for the period between the year 2015-2019.</w:t>
            </w:r>
          </w:p>
        </w:tc>
        <w:tc>
          <w:tcPr>
            <w:tcW w:w="1248" w:type="dxa"/>
            <w:vAlign w:val="center"/>
          </w:tcPr>
          <w:p w14:paraId="78B0AD27"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 xml:space="preserve">Mathematics </w:t>
            </w:r>
          </w:p>
        </w:tc>
        <w:tc>
          <w:tcPr>
            <w:tcW w:w="1170" w:type="dxa"/>
            <w:vAlign w:val="center"/>
          </w:tcPr>
          <w:p w14:paraId="2CEFB604"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19</w:t>
            </w:r>
          </w:p>
        </w:tc>
        <w:tc>
          <w:tcPr>
            <w:tcW w:w="2070" w:type="dxa"/>
            <w:vAlign w:val="center"/>
          </w:tcPr>
          <w:p w14:paraId="0326933F"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580DBF5A"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597CC0EB"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IFN7GnrD","properties":{"formattedCitation":"(Mazzuco et al., 2022)","plainCitation":"(Mazzuco et al., 2022)","noteIndex":0},"citationItems":[{"id":6646,"uris":["http://zotero.org/users/9950738/items/3AYHUZM5"],"itemData":{"id":6646,"type":"article-journal","container-title":"Review of Education","DOI":"10.1002/rev3.3325","ISSN":"2049-6613, 2049-6613","issue":"1","journalAbbreviation":"Review of Education","language":"en","source":"DOI.org (Crossref)","title":"A systematic review of augmented reality in chemistry education","URL":"https://onlinelibrary.wiley.com/doi/10.1002/rev3.3325","volume":"10","author":[{"family":"Mazzuco","given":"Alex"},{"family":"Krassmann","given":"Aliane Loureiro"},{"family":"Reategui","given":"Eliseo"},{"family":"Gomes","given":"Raquel Salcedo"}],"accessed":{"date-parts":[["2023",2,14]]},"issued":{"date-parts":[["2022",4]]}}}],"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Mazzuco et al., 2022</w:t>
            </w:r>
            <w:r w:rsidRPr="00BF2444">
              <w:rPr>
                <w:rFonts w:asciiTheme="majorBidi" w:eastAsia="Times New Roman" w:hAnsiTheme="majorBidi" w:cstheme="majorBidi"/>
                <w:sz w:val="18"/>
                <w:szCs w:val="18"/>
              </w:rPr>
              <w:fldChar w:fldCharType="end"/>
            </w:r>
          </w:p>
        </w:tc>
        <w:tc>
          <w:tcPr>
            <w:tcW w:w="3420" w:type="dxa"/>
            <w:vAlign w:val="center"/>
          </w:tcPr>
          <w:p w14:paraId="2201E658"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 xml:space="preserve">A systematic review of augmented reality </w:t>
            </w:r>
            <w:proofErr w:type="gramStart"/>
            <w:r w:rsidRPr="0042164C">
              <w:rPr>
                <w:rFonts w:ascii="Times New Roman" w:hAnsi="Times New Roman" w:cs="Times New Roman"/>
                <w:color w:val="auto"/>
                <w:szCs w:val="18"/>
              </w:rPr>
              <w:t>in  chemistry</w:t>
            </w:r>
            <w:proofErr w:type="gramEnd"/>
            <w:r w:rsidRPr="0042164C">
              <w:rPr>
                <w:rFonts w:ascii="Times New Roman" w:hAnsi="Times New Roman" w:cs="Times New Roman"/>
                <w:color w:val="auto"/>
                <w:szCs w:val="18"/>
              </w:rPr>
              <w:t xml:space="preserve"> education</w:t>
            </w:r>
          </w:p>
        </w:tc>
        <w:tc>
          <w:tcPr>
            <w:tcW w:w="4602" w:type="dxa"/>
            <w:vAlign w:val="center"/>
          </w:tcPr>
          <w:p w14:paraId="3DEE71D2"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2A3DD0">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2A3DD0">
              <w:rPr>
                <w:rFonts w:asciiTheme="majorBidi" w:eastAsia="Arial Unicode MS" w:hAnsiTheme="majorBidi" w:cstheme="majorBidi"/>
                <w:color w:val="000000" w:themeColor="text1"/>
                <w:szCs w:val="20"/>
              </w:rPr>
              <w:t xml:space="preserve"> to conduct a systematic literature review to understand the use of </w:t>
            </w:r>
            <w:r>
              <w:rPr>
                <w:rFonts w:asciiTheme="majorBidi" w:eastAsia="Arial Unicode MS" w:hAnsiTheme="majorBidi" w:cstheme="majorBidi"/>
                <w:color w:val="000000" w:themeColor="text1"/>
                <w:szCs w:val="20"/>
              </w:rPr>
              <w:t>AR</w:t>
            </w:r>
            <w:r w:rsidRPr="002A3DD0">
              <w:rPr>
                <w:rFonts w:asciiTheme="majorBidi" w:eastAsia="Arial Unicode MS" w:hAnsiTheme="majorBidi" w:cstheme="majorBidi"/>
                <w:color w:val="000000" w:themeColor="text1"/>
                <w:szCs w:val="20"/>
              </w:rPr>
              <w:t xml:space="preserve"> technology in chemistry education. The paper aim</w:t>
            </w:r>
            <w:r>
              <w:rPr>
                <w:rFonts w:asciiTheme="majorBidi" w:eastAsia="Arial Unicode MS" w:hAnsiTheme="majorBidi" w:cstheme="majorBidi"/>
                <w:color w:val="000000" w:themeColor="text1"/>
                <w:szCs w:val="20"/>
              </w:rPr>
              <w:t>ed</w:t>
            </w:r>
            <w:r w:rsidRPr="002A3DD0">
              <w:rPr>
                <w:rFonts w:asciiTheme="majorBidi" w:eastAsia="Arial Unicode MS" w:hAnsiTheme="majorBidi" w:cstheme="majorBidi"/>
                <w:color w:val="000000" w:themeColor="text1"/>
                <w:szCs w:val="20"/>
              </w:rPr>
              <w:t xml:space="preserve"> to identify the main topics in chemistry in which AR is used, the most frequently used devices, and the main advantages and challenges of this technology.</w:t>
            </w:r>
          </w:p>
        </w:tc>
        <w:tc>
          <w:tcPr>
            <w:tcW w:w="1248" w:type="dxa"/>
            <w:vAlign w:val="center"/>
          </w:tcPr>
          <w:p w14:paraId="7F915370"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C</w:t>
            </w:r>
            <w:r w:rsidRPr="002A3DD0">
              <w:rPr>
                <w:rFonts w:asciiTheme="majorBidi" w:eastAsia="Arial Unicode MS" w:hAnsiTheme="majorBidi" w:cstheme="majorBidi"/>
                <w:color w:val="000000" w:themeColor="text1"/>
                <w:szCs w:val="20"/>
              </w:rPr>
              <w:t>hemistry</w:t>
            </w:r>
          </w:p>
        </w:tc>
        <w:tc>
          <w:tcPr>
            <w:tcW w:w="1170" w:type="dxa"/>
            <w:vAlign w:val="center"/>
          </w:tcPr>
          <w:p w14:paraId="053ADAD7"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49</w:t>
            </w:r>
          </w:p>
        </w:tc>
        <w:tc>
          <w:tcPr>
            <w:tcW w:w="2070" w:type="dxa"/>
            <w:vAlign w:val="center"/>
          </w:tcPr>
          <w:p w14:paraId="3DEA13FE"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Kitchenham (2004)</w:t>
            </w:r>
          </w:p>
        </w:tc>
      </w:tr>
      <w:tr w:rsidR="00EA1298" w:rsidRPr="006C5633" w14:paraId="1009A962"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2272D5DC"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8LKcPlRx","properties":{"formattedCitation":"(Quintero et al., 2019)","plainCitation":"(Quintero et al., 2019)","noteIndex":0},"citationItems":[{"id":6654,"uris":["http://zotero.org/users/9950738/items/5UGQRSH9"],"itemData":{"id":6654,"type":"article-journal","abstract":"The use of Augmented Reality (AR) to achieve educational inclusion has been not deeply explored. This systematic review describes the current state of using AR as an educational technology that takes into consideration the needs of all students including those with a disability. It is done through the analysis of factors, such as the advantages of AR, its limitations, uses, challenges, its scope in the educational ﬁeld, the attended population and the positive or negative effects of its use in learning scenarios that involve students with diverse educational needs. A total of 50 studies between 2008 and 2018 were analyzed through searching in three interdisciplinary databases: Scopus, Web of Science, and Springer link. For this, the methodological stages considered were planning the review, search, analysis of literature and results report. After analyzing the results, it was possible to demonstrate that the use of AR for inclusive education in the ﬁeld of sciences is where more studies have been conducted. In regard to the population with disabilities, among the most representative advantages reported were the motivation, interaction and generating interest on the part of the student. At the same time, an important methodological limitation identiﬁed was the size of the sample; some investigations were done with two or three subjects, some studies Single Subject Designs were found. In terms of the population attended, the studies generally included students with different impairments (hearing, visual, motor or cognitive), minorities (ethnic, vulnerable), leaving aside other groups excluded as exceptional talents and immigrants, which could be explored in the future. Despite different problems to be addressed, few frameworks to the diversity attention in education were reported, and there was no model and methodology in inclusive education considered in the studies. Finally, from this review we have identiﬁed open issues that could give rise to new research in the subject of using AR to favor the creation of inclusive learning scenarios.","container-title":"Frontiers in Psychology","DOI":"10.3389/fpsyg.2019.01835","ISSN":"1664-1078","journalAbbreviation":"Front. Psychol.","language":"en","page":"1835","source":"DOI.org (Crossref)","title":"Augmented Reality in Educational Inclusion. A Systematic Review on the Last Decade","volume":"10","author":[{"family":"Quintero","given":"Jairo"},{"family":"Baldiris","given":"Silvia"},{"family":"Rubira","given":"Rainer"},{"family":"Cerón","given":"Jhoni"},{"family":"Velez","given":"Gloria"}],"issued":{"date-parts":[["2019",8,13]]}}}],"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Quintero et al., 2019</w:t>
            </w:r>
            <w:r w:rsidRPr="00BF2444">
              <w:rPr>
                <w:rFonts w:asciiTheme="majorBidi" w:eastAsia="Times New Roman" w:hAnsiTheme="majorBidi" w:cstheme="majorBidi"/>
                <w:sz w:val="18"/>
                <w:szCs w:val="18"/>
              </w:rPr>
              <w:fldChar w:fldCharType="end"/>
            </w:r>
          </w:p>
        </w:tc>
        <w:tc>
          <w:tcPr>
            <w:tcW w:w="3420" w:type="dxa"/>
            <w:vAlign w:val="center"/>
          </w:tcPr>
          <w:p w14:paraId="2A831D8F"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ugmented reality in educational inclusion. A systematic review on the last decade</w:t>
            </w:r>
          </w:p>
        </w:tc>
        <w:tc>
          <w:tcPr>
            <w:tcW w:w="4602" w:type="dxa"/>
            <w:vAlign w:val="center"/>
          </w:tcPr>
          <w:p w14:paraId="0311B91D"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7A2A21">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7A2A21">
              <w:rPr>
                <w:rFonts w:asciiTheme="majorBidi" w:eastAsia="Arial Unicode MS" w:hAnsiTheme="majorBidi" w:cstheme="majorBidi"/>
                <w:color w:val="000000" w:themeColor="text1"/>
                <w:szCs w:val="20"/>
              </w:rPr>
              <w:t xml:space="preserve"> to conduct a systematic review of the use of </w:t>
            </w:r>
            <w:r>
              <w:rPr>
                <w:rFonts w:asciiTheme="majorBidi" w:eastAsia="Arial Unicode MS" w:hAnsiTheme="majorBidi" w:cstheme="majorBidi"/>
                <w:color w:val="000000" w:themeColor="text1"/>
                <w:szCs w:val="20"/>
              </w:rPr>
              <w:t>AR</w:t>
            </w:r>
            <w:r w:rsidRPr="007A2A21">
              <w:rPr>
                <w:rFonts w:asciiTheme="majorBidi" w:eastAsia="Arial Unicode MS" w:hAnsiTheme="majorBidi" w:cstheme="majorBidi"/>
                <w:color w:val="000000" w:themeColor="text1"/>
                <w:szCs w:val="20"/>
              </w:rPr>
              <w:t xml:space="preserve"> as an educational technology that takes into consideration the needs of all students including those with a disability. The paper </w:t>
            </w:r>
            <w:proofErr w:type="spellStart"/>
            <w:r w:rsidRPr="007A2A21">
              <w:rPr>
                <w:rFonts w:asciiTheme="majorBidi" w:eastAsia="Arial Unicode MS" w:hAnsiTheme="majorBidi" w:cstheme="majorBidi"/>
                <w:color w:val="000000" w:themeColor="text1"/>
                <w:szCs w:val="20"/>
              </w:rPr>
              <w:t>analyze</w:t>
            </w:r>
            <w:r>
              <w:rPr>
                <w:rFonts w:asciiTheme="majorBidi" w:eastAsia="Arial Unicode MS" w:hAnsiTheme="majorBidi" w:cstheme="majorBidi"/>
                <w:color w:val="000000" w:themeColor="text1"/>
                <w:szCs w:val="20"/>
              </w:rPr>
              <w:t>d</w:t>
            </w:r>
            <w:proofErr w:type="spellEnd"/>
            <w:r w:rsidRPr="007A2A21">
              <w:rPr>
                <w:rFonts w:asciiTheme="majorBidi" w:eastAsia="Arial Unicode MS" w:hAnsiTheme="majorBidi" w:cstheme="majorBidi"/>
                <w:color w:val="000000" w:themeColor="text1"/>
                <w:szCs w:val="20"/>
              </w:rPr>
              <w:t xml:space="preserve"> the advantages, limitations, uses, challenges, scope, and effects of AR in learning scenarios that involve students with diverse educational needs.</w:t>
            </w:r>
          </w:p>
        </w:tc>
        <w:tc>
          <w:tcPr>
            <w:tcW w:w="1248" w:type="dxa"/>
            <w:vAlign w:val="center"/>
          </w:tcPr>
          <w:p w14:paraId="59F74FEC"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 xml:space="preserve">General </w:t>
            </w:r>
          </w:p>
        </w:tc>
        <w:tc>
          <w:tcPr>
            <w:tcW w:w="1170" w:type="dxa"/>
            <w:vAlign w:val="center"/>
          </w:tcPr>
          <w:p w14:paraId="7FC1E806"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50</w:t>
            </w:r>
          </w:p>
        </w:tc>
        <w:tc>
          <w:tcPr>
            <w:tcW w:w="2070" w:type="dxa"/>
            <w:vAlign w:val="center"/>
          </w:tcPr>
          <w:p w14:paraId="4CEF3679"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Egger et al. (2001) &amp; Kitchenham (2004) &amp; PRISMA</w:t>
            </w:r>
          </w:p>
        </w:tc>
      </w:tr>
      <w:tr w:rsidR="00EA1298" w:rsidRPr="006C5633" w14:paraId="2FEC3F39"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5DB3DDE1"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KCj3HK4C","properties":{"formattedCitation":"(Samad et al., 2021)","plainCitation":"(Samad et al., 2021)","noteIndex":0},"citationItems":[{"id":6641,"uris":["http://zotero.org/users/9950738/items/RECQDRA3"],"itemData":{"id":6641,"type":"article-journal","abstract":"As a novel technology, Augmented Reality (AR) has gained a lot of attention in the education sector. Augmented reality in the education field offers new ways of learning and teaching. Augmented reality eliminates the gap between the real world and the virtual world. Regardless of the increasing number of studies in the augmented reality area, there is still a lack of studies that integrate and synthesize this body of knowledge. Therefore, this study aimed to conduct a systematic literature review to gain insights into existing empirical studies of AR and understanding the current state of research regarding AR in education. From the review of the studies, we recognized 40 primary studies focusing on AR in the education field. The results of this study disclose a growth in the number of augmented reality studies during the last three years. Moreover, several challenges and numerous advantages of using augmented reality technology in the educational setting were extracted and discussed. The results of this study can help scholars by providing a roadmap of augmented reality technology and highlighting guidelines for the successful implementation of the augmented reality systems in educational settings.","language":"en","source":"Zotero","title":"Associated Advantages and Challenges of Augmented Reality in Educational Settings: A Systematic Review","author":[{"family":"Samad","given":"Sarminah"},{"family":"Nilashi","given":"Mehrbakhsh"},{"family":"Abumalloh","given":"Rabab A"},{"family":"Ghabban","given":"Fahad"},{"family":"Supriyanto","given":"Eko"},{"family":"Ibrahim","given":"Othman"}],"issued":{"date-parts":[["2021"]]}}}],"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Samad et al., 2021</w:t>
            </w:r>
            <w:r w:rsidRPr="00BF2444">
              <w:rPr>
                <w:rFonts w:asciiTheme="majorBidi" w:eastAsia="Times New Roman" w:hAnsiTheme="majorBidi" w:cstheme="majorBidi"/>
                <w:sz w:val="18"/>
                <w:szCs w:val="18"/>
              </w:rPr>
              <w:fldChar w:fldCharType="end"/>
            </w:r>
          </w:p>
        </w:tc>
        <w:tc>
          <w:tcPr>
            <w:tcW w:w="3420" w:type="dxa"/>
            <w:vAlign w:val="center"/>
          </w:tcPr>
          <w:p w14:paraId="5853F34D"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ssociated Advantages and Challenges of Augmented Reality in Educational Settings: A Systematic Review</w:t>
            </w:r>
          </w:p>
        </w:tc>
        <w:tc>
          <w:tcPr>
            <w:tcW w:w="4602" w:type="dxa"/>
            <w:vAlign w:val="center"/>
          </w:tcPr>
          <w:p w14:paraId="27A9C6C3"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5C5891">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5C5891">
              <w:rPr>
                <w:rFonts w:asciiTheme="majorBidi" w:eastAsia="Arial Unicode MS" w:hAnsiTheme="majorBidi" w:cstheme="majorBidi"/>
                <w:color w:val="000000" w:themeColor="text1"/>
                <w:szCs w:val="20"/>
              </w:rPr>
              <w:t xml:space="preserve"> to conduct a systematic literature review to explore the potential of </w:t>
            </w:r>
            <w:r>
              <w:rPr>
                <w:rFonts w:asciiTheme="majorBidi" w:eastAsia="Arial Unicode MS" w:hAnsiTheme="majorBidi" w:cstheme="majorBidi"/>
                <w:color w:val="000000" w:themeColor="text1"/>
                <w:szCs w:val="20"/>
              </w:rPr>
              <w:t>AR</w:t>
            </w:r>
            <w:r w:rsidRPr="005C5891">
              <w:rPr>
                <w:rFonts w:asciiTheme="majorBidi" w:eastAsia="Arial Unicode MS" w:hAnsiTheme="majorBidi" w:cstheme="majorBidi"/>
                <w:color w:val="000000" w:themeColor="text1"/>
                <w:szCs w:val="20"/>
              </w:rPr>
              <w:t xml:space="preserve"> technology in educational settings. The review aim</w:t>
            </w:r>
            <w:r>
              <w:rPr>
                <w:rFonts w:asciiTheme="majorBidi" w:eastAsia="Arial Unicode MS" w:hAnsiTheme="majorBidi" w:cstheme="majorBidi"/>
                <w:color w:val="000000" w:themeColor="text1"/>
                <w:szCs w:val="20"/>
              </w:rPr>
              <w:t>ed</w:t>
            </w:r>
            <w:r w:rsidRPr="005C5891">
              <w:rPr>
                <w:rFonts w:asciiTheme="majorBidi" w:eastAsia="Arial Unicode MS" w:hAnsiTheme="majorBidi" w:cstheme="majorBidi"/>
                <w:color w:val="000000" w:themeColor="text1"/>
                <w:szCs w:val="20"/>
              </w:rPr>
              <w:t xml:space="preserve"> to identify the associated advantages and challenges of using AR in education, as well as to provide an overview of the current state of research in this area.</w:t>
            </w:r>
          </w:p>
        </w:tc>
        <w:tc>
          <w:tcPr>
            <w:tcW w:w="1248" w:type="dxa"/>
            <w:vAlign w:val="center"/>
          </w:tcPr>
          <w:p w14:paraId="373AEEFF"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General</w:t>
            </w:r>
          </w:p>
        </w:tc>
        <w:tc>
          <w:tcPr>
            <w:tcW w:w="1170" w:type="dxa"/>
            <w:vAlign w:val="center"/>
          </w:tcPr>
          <w:p w14:paraId="6AEF8367"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40</w:t>
            </w:r>
          </w:p>
        </w:tc>
        <w:tc>
          <w:tcPr>
            <w:tcW w:w="2070" w:type="dxa"/>
            <w:vAlign w:val="center"/>
          </w:tcPr>
          <w:p w14:paraId="0190ED4C"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Kitchenham and Charters (2007)</w:t>
            </w:r>
          </w:p>
        </w:tc>
      </w:tr>
      <w:tr w:rsidR="00EA1298" w:rsidRPr="006C5633" w14:paraId="5FD509E1"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1542338B"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R9WMxgJC","properties":{"formattedCitation":"(S\\uc0\\u305{}rakaya &amp; Alsancak S\\uc0\\u305{}rakaya, 2022)","plainCitation":"(Sırakaya &amp; Alsancak Sırakaya, 2022)","noteIndex":0},"citationItems":[{"id":6196,"uris":["http://zotero.org/users/9950738/items/H783HASU"],"itemData":{"id":6196,"type":"article-journal","container-title":"Interactive Learning Environments","ISSN":"1049-4820","issue":"8","journalAbbreviation":"Interactive Learning Environments","note":"publisher: Taylor &amp; Francis","page":"1556-1569","title":"Augmented reality in STEM education: A systematic review","volume":"30","author":[{"family":"Sırakaya","given":"Mustafa"},{"family":"Alsancak Sırakaya","given":"Didem"}],"issued":{"date-parts":[["2022"]]}}}],"schema":"https://github.com/citation-style-language/schema/raw/master/csl-citation.json"} </w:instrText>
            </w:r>
            <w:r w:rsidRPr="00BF2444">
              <w:rPr>
                <w:rFonts w:asciiTheme="majorBidi" w:eastAsia="Times New Roman" w:hAnsiTheme="majorBidi" w:cstheme="majorBidi"/>
                <w:sz w:val="18"/>
                <w:szCs w:val="18"/>
              </w:rPr>
              <w:fldChar w:fldCharType="separate"/>
            </w:r>
            <w:proofErr w:type="spellStart"/>
            <w:r w:rsidRPr="00BF2444">
              <w:rPr>
                <w:rFonts w:asciiTheme="majorBidi" w:hAnsiTheme="majorBidi" w:cstheme="majorBidi"/>
                <w:color w:val="auto"/>
                <w:sz w:val="18"/>
              </w:rPr>
              <w:t>Sırakaya</w:t>
            </w:r>
            <w:proofErr w:type="spellEnd"/>
            <w:r w:rsidRPr="00BF2444">
              <w:rPr>
                <w:rFonts w:asciiTheme="majorBidi" w:hAnsiTheme="majorBidi" w:cstheme="majorBidi"/>
                <w:color w:val="auto"/>
                <w:sz w:val="18"/>
              </w:rPr>
              <w:t xml:space="preserve"> &amp; </w:t>
            </w:r>
            <w:proofErr w:type="spellStart"/>
            <w:r w:rsidRPr="00BF2444">
              <w:rPr>
                <w:rFonts w:asciiTheme="majorBidi" w:hAnsiTheme="majorBidi" w:cstheme="majorBidi"/>
                <w:color w:val="auto"/>
                <w:sz w:val="18"/>
              </w:rPr>
              <w:t>Sırakaya</w:t>
            </w:r>
            <w:proofErr w:type="spellEnd"/>
            <w:r w:rsidRPr="00BF2444">
              <w:rPr>
                <w:rFonts w:asciiTheme="majorBidi" w:hAnsiTheme="majorBidi" w:cstheme="majorBidi"/>
                <w:color w:val="auto"/>
                <w:sz w:val="18"/>
              </w:rPr>
              <w:t>, 2022</w:t>
            </w:r>
            <w:r w:rsidRPr="00BF2444">
              <w:rPr>
                <w:rFonts w:asciiTheme="majorBidi" w:eastAsia="Times New Roman" w:hAnsiTheme="majorBidi" w:cstheme="majorBidi"/>
                <w:sz w:val="18"/>
                <w:szCs w:val="18"/>
              </w:rPr>
              <w:fldChar w:fldCharType="end"/>
            </w:r>
          </w:p>
        </w:tc>
        <w:tc>
          <w:tcPr>
            <w:tcW w:w="3420" w:type="dxa"/>
            <w:vAlign w:val="center"/>
          </w:tcPr>
          <w:p w14:paraId="27C02591"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ugmented reality in STEM education: a systematic review</w:t>
            </w:r>
          </w:p>
        </w:tc>
        <w:tc>
          <w:tcPr>
            <w:tcW w:w="4602" w:type="dxa"/>
            <w:vAlign w:val="center"/>
          </w:tcPr>
          <w:p w14:paraId="116DE124"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5C5891">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5C5891">
              <w:rPr>
                <w:rFonts w:asciiTheme="majorBidi" w:eastAsia="Arial Unicode MS" w:hAnsiTheme="majorBidi" w:cstheme="majorBidi"/>
                <w:color w:val="000000" w:themeColor="text1"/>
                <w:szCs w:val="20"/>
              </w:rPr>
              <w:t xml:space="preserve"> to provide a systematic review of the use of </w:t>
            </w:r>
            <w:r>
              <w:rPr>
                <w:rFonts w:asciiTheme="majorBidi" w:eastAsia="Arial Unicode MS" w:hAnsiTheme="majorBidi" w:cstheme="majorBidi"/>
                <w:color w:val="000000" w:themeColor="text1"/>
                <w:szCs w:val="20"/>
              </w:rPr>
              <w:t>AR</w:t>
            </w:r>
            <w:r w:rsidRPr="005C5891">
              <w:rPr>
                <w:rFonts w:asciiTheme="majorBidi" w:eastAsia="Arial Unicode MS" w:hAnsiTheme="majorBidi" w:cstheme="majorBidi"/>
                <w:color w:val="000000" w:themeColor="text1"/>
                <w:szCs w:val="20"/>
              </w:rPr>
              <w:t xml:space="preserve"> in </w:t>
            </w:r>
            <w:r>
              <w:rPr>
                <w:rFonts w:asciiTheme="majorBidi" w:eastAsia="Arial Unicode MS" w:hAnsiTheme="majorBidi" w:cstheme="majorBidi"/>
                <w:color w:val="000000" w:themeColor="text1"/>
                <w:szCs w:val="20"/>
              </w:rPr>
              <w:t>STEM</w:t>
            </w:r>
            <w:r w:rsidRPr="005C5891">
              <w:rPr>
                <w:rFonts w:asciiTheme="majorBidi" w:eastAsia="Arial Unicode MS" w:hAnsiTheme="majorBidi" w:cstheme="majorBidi"/>
                <w:color w:val="000000" w:themeColor="text1"/>
                <w:szCs w:val="20"/>
              </w:rPr>
              <w:t xml:space="preserve"> education. The review </w:t>
            </w:r>
            <w:proofErr w:type="spellStart"/>
            <w:r w:rsidRPr="005C5891">
              <w:rPr>
                <w:rFonts w:asciiTheme="majorBidi" w:eastAsia="Arial Unicode MS" w:hAnsiTheme="majorBidi" w:cstheme="majorBidi"/>
                <w:color w:val="000000" w:themeColor="text1"/>
                <w:szCs w:val="20"/>
              </w:rPr>
              <w:t>analyze</w:t>
            </w:r>
            <w:r>
              <w:rPr>
                <w:rFonts w:asciiTheme="majorBidi" w:eastAsia="Arial Unicode MS" w:hAnsiTheme="majorBidi" w:cstheme="majorBidi"/>
                <w:color w:val="000000" w:themeColor="text1"/>
                <w:szCs w:val="20"/>
              </w:rPr>
              <w:t>d</w:t>
            </w:r>
            <w:proofErr w:type="spellEnd"/>
            <w:r w:rsidRPr="005C5891">
              <w:rPr>
                <w:rFonts w:asciiTheme="majorBidi" w:eastAsia="Arial Unicode MS" w:hAnsiTheme="majorBidi" w:cstheme="majorBidi"/>
                <w:color w:val="000000" w:themeColor="text1"/>
                <w:szCs w:val="20"/>
              </w:rPr>
              <w:t xml:space="preserve"> the current situation, advantages, </w:t>
            </w:r>
            <w:r w:rsidRPr="005C5891">
              <w:rPr>
                <w:rFonts w:asciiTheme="majorBidi" w:eastAsia="Arial Unicode MS" w:hAnsiTheme="majorBidi" w:cstheme="majorBidi"/>
                <w:color w:val="000000" w:themeColor="text1"/>
                <w:szCs w:val="20"/>
              </w:rPr>
              <w:lastRenderedPageBreak/>
              <w:t>and challenges related to AR in STEM education, and identifies potential future directions for research.</w:t>
            </w:r>
          </w:p>
        </w:tc>
        <w:tc>
          <w:tcPr>
            <w:tcW w:w="1248" w:type="dxa"/>
            <w:vAlign w:val="center"/>
          </w:tcPr>
          <w:p w14:paraId="3F62D96A"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lastRenderedPageBreak/>
              <w:t>STEM</w:t>
            </w:r>
          </w:p>
        </w:tc>
        <w:tc>
          <w:tcPr>
            <w:tcW w:w="1170" w:type="dxa"/>
            <w:vAlign w:val="center"/>
          </w:tcPr>
          <w:p w14:paraId="4E3B8399"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42</w:t>
            </w:r>
          </w:p>
        </w:tc>
        <w:tc>
          <w:tcPr>
            <w:tcW w:w="2070" w:type="dxa"/>
            <w:vAlign w:val="center"/>
          </w:tcPr>
          <w:p w14:paraId="5C345CB2"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Not provided</w:t>
            </w:r>
          </w:p>
        </w:tc>
      </w:tr>
      <w:tr w:rsidR="00EA1298" w:rsidRPr="006C5633" w14:paraId="51D8A0FF"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0AE8E830"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42bK79Df","properties":{"formattedCitation":"(Rodr\\uc0\\u237{}guez-Abad et al., 2021)","plainCitation":"(Rodríguez-Abad et al., 2021)","noteIndex":0},"citationItems":[{"id":6655,"uris":["http://zotero.org/users/9950738/items/F6XF6TG9"],"itemData":{"id":6655,"type":"article-journal","abstract":"The objective of this study was to investigate the usability of the augmented reality (AR) in higher education in the area of health sciences to describe what type of interventions have been developed, their impact on various psychopedagogical aspects of the students as well as the main advantages, disadvantages and challenges in incorporating AR in the teaching-learning process. A systematic review was carried out in the CINAHL, PsycINFO, MEDLINE, Web of Science databases and the Google Scholar search engine. The search was limited to original research articles written in English, Spanish or Portuguese since 2014. The quality of the selected articles (n = 19) was assessed using the Mixed Methods Appraisal Tool (MMAT). The applications and electronic devices used and the measurement instruments used were described. The use of AR made it easier for students to acquire skills, especially in courses with a high component of three-dimensional visualization, and positively inﬂuenced various aspects of the learning process such as motivation, satisfaction or autonomous learning. As an educational technological tool applied to higher education in health sciences, AR improves the teaching-learning process by inﬂuencing it in a multidimensional way.","container-title":"International Journal of Environmental Research and Public Health","DOI":"10.3390/ijerph18084262","ISSN":"1660-4601","issue":"8","journalAbbreviation":"IJERPH","language":"en","page":"4262","source":"DOI.org (Crossref)","title":"A Systematic Review of Augmented Reality in Health Sciences: A Guide to Decision-Making in Higher Education","title-short":"A Systematic Review of Augmented Reality in Health Sciences","volume":"18","author":[{"family":"Rodríguez-Abad","given":"Carlos"},{"family":"Fernández-de-la-Iglesia","given":"Josefa-del-Carmen"},{"family":"Martínez-Santos","given":"Alba-Elena"},{"family":"Rodríguez-González","given":"Raquel"}],"issued":{"date-parts":[["2021",4,17]]}}}],"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hAnsiTheme="majorBidi" w:cstheme="majorBidi"/>
                <w:color w:val="auto"/>
                <w:sz w:val="18"/>
              </w:rPr>
              <w:t>Rodríguez-Abad et al., 2021</w:t>
            </w:r>
            <w:r w:rsidRPr="00BF2444">
              <w:rPr>
                <w:rFonts w:asciiTheme="majorBidi" w:eastAsia="Times New Roman" w:hAnsiTheme="majorBidi" w:cstheme="majorBidi"/>
                <w:sz w:val="18"/>
                <w:szCs w:val="18"/>
              </w:rPr>
              <w:fldChar w:fldCharType="end"/>
            </w:r>
          </w:p>
        </w:tc>
        <w:tc>
          <w:tcPr>
            <w:tcW w:w="3420" w:type="dxa"/>
            <w:vAlign w:val="center"/>
          </w:tcPr>
          <w:p w14:paraId="24203F0C"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 systematic review of augmented reality in health sciences: A guide to decision-making in higher education</w:t>
            </w:r>
          </w:p>
        </w:tc>
        <w:tc>
          <w:tcPr>
            <w:tcW w:w="4602" w:type="dxa"/>
            <w:vAlign w:val="center"/>
          </w:tcPr>
          <w:p w14:paraId="041F7F63"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56156E">
              <w:rPr>
                <w:rFonts w:asciiTheme="majorBidi" w:eastAsia="Arial Unicode MS" w:hAnsiTheme="majorBidi" w:cstheme="majorBidi"/>
                <w:color w:val="000000" w:themeColor="text1"/>
                <w:szCs w:val="20"/>
              </w:rPr>
              <w:t xml:space="preserve">The aim of this paper </w:t>
            </w:r>
            <w:r>
              <w:rPr>
                <w:rFonts w:asciiTheme="majorBidi" w:eastAsia="Arial Unicode MS" w:hAnsiTheme="majorBidi" w:cstheme="majorBidi"/>
                <w:color w:val="000000" w:themeColor="text1"/>
                <w:szCs w:val="20"/>
              </w:rPr>
              <w:t>was</w:t>
            </w:r>
            <w:r w:rsidRPr="0056156E">
              <w:rPr>
                <w:rFonts w:asciiTheme="majorBidi" w:eastAsia="Arial Unicode MS" w:hAnsiTheme="majorBidi" w:cstheme="majorBidi"/>
                <w:color w:val="000000" w:themeColor="text1"/>
                <w:szCs w:val="20"/>
              </w:rPr>
              <w:t xml:space="preserve"> to conduct a systematic review of the literature on the use of augmented reality in health sciences education. The purpose of the review </w:t>
            </w:r>
            <w:r>
              <w:rPr>
                <w:rFonts w:asciiTheme="majorBidi" w:eastAsia="Arial Unicode MS" w:hAnsiTheme="majorBidi" w:cstheme="majorBidi"/>
                <w:color w:val="000000" w:themeColor="text1"/>
                <w:szCs w:val="20"/>
              </w:rPr>
              <w:t>was</w:t>
            </w:r>
            <w:r w:rsidRPr="0056156E">
              <w:rPr>
                <w:rFonts w:asciiTheme="majorBidi" w:eastAsia="Arial Unicode MS" w:hAnsiTheme="majorBidi" w:cstheme="majorBidi"/>
                <w:color w:val="000000" w:themeColor="text1"/>
                <w:szCs w:val="20"/>
              </w:rPr>
              <w:t xml:space="preserve"> to provide a comprehensive guide to decision-making in higher education, specifically in the context of incorporating augmented reality into existing curricula.</w:t>
            </w:r>
          </w:p>
        </w:tc>
        <w:tc>
          <w:tcPr>
            <w:tcW w:w="1248" w:type="dxa"/>
            <w:vAlign w:val="center"/>
          </w:tcPr>
          <w:p w14:paraId="4766AC24"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 xml:space="preserve">Health </w:t>
            </w:r>
          </w:p>
        </w:tc>
        <w:tc>
          <w:tcPr>
            <w:tcW w:w="1170" w:type="dxa"/>
            <w:vAlign w:val="center"/>
          </w:tcPr>
          <w:p w14:paraId="48E6BD3D"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19</w:t>
            </w:r>
          </w:p>
        </w:tc>
        <w:tc>
          <w:tcPr>
            <w:tcW w:w="2070" w:type="dxa"/>
            <w:vAlign w:val="center"/>
          </w:tcPr>
          <w:p w14:paraId="56F6B708"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35FB92E6"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7EA53079"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d6CO4uDJ","properties":{"formattedCitation":"(Sheik-Ali et al., 2019)","plainCitation":"(Sheik-Ali et al., 2019)","noteIndex":0},"citationItems":[{"id":8261,"uris":["http://zotero.org/users/9950738/items/7W7GBTRC"],"itemData":{"id":8261,"type":"article-journal","container-title":"Surgical technology international","ISSN":"1090-3941","journalAbbreviation":"Surgical technology international","note":"publisher: Surgical Technology Online","title":"Next-generation Virtual and Augmented Reality in Surgical Education: A Narrative Review","volume":"33","author":[{"family":"Sheik-Ali","given":"Sharaf"},{"family":"Edgcombe","given":"Hilary"},{"family":"Paton","given":"Chris"}],"issued":{"date-parts":[["2019"]]}}}],"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hAnsiTheme="majorBidi" w:cstheme="majorBidi"/>
                <w:color w:val="auto"/>
                <w:sz w:val="18"/>
              </w:rPr>
              <w:t>Sheik-Ali et al., 2019</w:t>
            </w:r>
            <w:r w:rsidRPr="00BF2444">
              <w:rPr>
                <w:rFonts w:asciiTheme="majorBidi" w:eastAsia="Times New Roman" w:hAnsiTheme="majorBidi" w:cstheme="majorBidi"/>
                <w:sz w:val="18"/>
                <w:szCs w:val="18"/>
              </w:rPr>
              <w:fldChar w:fldCharType="end"/>
            </w:r>
          </w:p>
        </w:tc>
        <w:tc>
          <w:tcPr>
            <w:tcW w:w="3420" w:type="dxa"/>
            <w:vAlign w:val="center"/>
          </w:tcPr>
          <w:p w14:paraId="224189FF"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Next-generation Virtual and Augmented Reality in Surgical Education: A Narrative Review</w:t>
            </w:r>
          </w:p>
        </w:tc>
        <w:tc>
          <w:tcPr>
            <w:tcW w:w="4602" w:type="dxa"/>
            <w:vAlign w:val="center"/>
          </w:tcPr>
          <w:p w14:paraId="4757AED0"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56156E">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56156E">
              <w:rPr>
                <w:rFonts w:asciiTheme="majorBidi" w:eastAsia="Arial Unicode MS" w:hAnsiTheme="majorBidi" w:cstheme="majorBidi"/>
                <w:color w:val="000000" w:themeColor="text1"/>
                <w:szCs w:val="20"/>
              </w:rPr>
              <w:t xml:space="preserve"> to review the impact of VR/AR tools on surgical training, specifically with respect to the acquisition of technical surgical skills. The review use</w:t>
            </w:r>
            <w:r>
              <w:rPr>
                <w:rFonts w:asciiTheme="majorBidi" w:eastAsia="Arial Unicode MS" w:hAnsiTheme="majorBidi" w:cstheme="majorBidi"/>
                <w:color w:val="000000" w:themeColor="text1"/>
                <w:szCs w:val="20"/>
              </w:rPr>
              <w:t>d</w:t>
            </w:r>
            <w:r w:rsidRPr="0056156E">
              <w:rPr>
                <w:rFonts w:asciiTheme="majorBidi" w:eastAsia="Arial Unicode MS" w:hAnsiTheme="majorBidi" w:cstheme="majorBidi"/>
                <w:color w:val="000000" w:themeColor="text1"/>
                <w:szCs w:val="20"/>
              </w:rPr>
              <w:t xml:space="preserve"> both academic and grey literature to determine the effectiveness and potential of new VR technology for surgical education.</w:t>
            </w:r>
          </w:p>
        </w:tc>
        <w:tc>
          <w:tcPr>
            <w:tcW w:w="1248" w:type="dxa"/>
            <w:vAlign w:val="center"/>
          </w:tcPr>
          <w:p w14:paraId="09DA3DBA"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 xml:space="preserve">Health </w:t>
            </w:r>
          </w:p>
        </w:tc>
        <w:tc>
          <w:tcPr>
            <w:tcW w:w="1170" w:type="dxa"/>
            <w:vAlign w:val="center"/>
          </w:tcPr>
          <w:p w14:paraId="147ECC15"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11</w:t>
            </w:r>
          </w:p>
        </w:tc>
        <w:tc>
          <w:tcPr>
            <w:tcW w:w="2070" w:type="dxa"/>
            <w:vAlign w:val="center"/>
          </w:tcPr>
          <w:p w14:paraId="5F680E5B"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Not provided</w:t>
            </w:r>
          </w:p>
        </w:tc>
      </w:tr>
      <w:tr w:rsidR="00EA1298" w:rsidRPr="006C5633" w14:paraId="32E83446"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vAlign w:val="center"/>
          </w:tcPr>
          <w:p w14:paraId="0F3F533B"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L0RZqw9U","properties":{"formattedCitation":"(Innocente et al., 2022)","plainCitation":"(Innocente et al., 2022)","noteIndex":0},"citationItems":[{"id":6652,"uris":["http://zotero.org/users/9950738/items/9JZA2QAC"],"itemData":{"id":6652,"type":"article-journal","abstract":"Background: Augmented Reality (AR) represents an innovative technology to improve data visualization and strengthen the human perception. Among Human–Machine Interaction (HMI), medicine can beneﬁt most from the adoption of these digital technologies. In this perspective, the literature on orthopedic surgery techniques based on AR was evaluated, focusing on identifying the limitations and challenges of AR-based healthcare applications, to support the research and the development of further studies. Methods: Studies published from January 2018 to December 2021 were analyzed after a comprehensive search on PubMed, Google Scholar, Scopus, IEEE Xplore, Science Direct, and Wiley Online Library databases. In order to improve the review reporting, the Preferred Reporting Items for Systematic reviews and Meta-Analyses (PRISMA) guidelines were used. Results: Authors selected sixty-two articles meeting the inclusion criteria, which were categorized according to the purpose of the study (intraoperative, training, rehabilitation) and according to the surgical procedure used. Conclusions: AR has the potential to improve orthopedic training and practice by providing an increasingly human-centered clinical approach. Further research can be addressed by this review to cover problems related to hardware limitations, lack of accurate registration and tracking systems, and absence of security protocols.","container-title":"Applied Sciences","DOI":"10.3390/app12094295","ISSN":"2076-3417","issue":"9","journalAbbreviation":"Applied Sciences","language":"en","page":"4295","source":"DOI.org (Crossref)","title":"Augmented Reality: Mapping Methods and Tools for Enhancing the Human Role in Healthcare HMI","title-short":"Augmented Reality","volume":"12","author":[{"family":"Innocente","given":"Chiara"},{"family":"Ulrich","given":"Luca"},{"family":"Moos","given":"Sandro"},{"family":"Vezzetti","given":"Enrico"}],"issued":{"date-parts":[["2022",4,24]]}}}],"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Innocente et al., 2022</w:t>
            </w:r>
            <w:r w:rsidRPr="00BF2444">
              <w:rPr>
                <w:rFonts w:asciiTheme="majorBidi" w:eastAsia="Times New Roman" w:hAnsiTheme="majorBidi" w:cstheme="majorBidi"/>
                <w:sz w:val="18"/>
                <w:szCs w:val="18"/>
              </w:rPr>
              <w:fldChar w:fldCharType="end"/>
            </w:r>
          </w:p>
        </w:tc>
        <w:tc>
          <w:tcPr>
            <w:tcW w:w="3420" w:type="dxa"/>
            <w:vAlign w:val="center"/>
          </w:tcPr>
          <w:p w14:paraId="0B68B177"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ugmented Reality: Mapping Methods and Tools for Enhancing the Human Role in Healthcare HMI</w:t>
            </w:r>
          </w:p>
        </w:tc>
        <w:tc>
          <w:tcPr>
            <w:tcW w:w="4602" w:type="dxa"/>
            <w:vAlign w:val="center"/>
          </w:tcPr>
          <w:p w14:paraId="4A6CCA18"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9109B1">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9109B1">
              <w:rPr>
                <w:rFonts w:asciiTheme="majorBidi" w:eastAsia="Arial Unicode MS" w:hAnsiTheme="majorBidi" w:cstheme="majorBidi"/>
                <w:color w:val="000000" w:themeColor="text1"/>
                <w:szCs w:val="20"/>
              </w:rPr>
              <w:t xml:space="preserve"> to review the current state of </w:t>
            </w:r>
            <w:r>
              <w:rPr>
                <w:rFonts w:asciiTheme="majorBidi" w:eastAsia="Arial Unicode MS" w:hAnsiTheme="majorBidi" w:cstheme="majorBidi"/>
                <w:color w:val="000000" w:themeColor="text1"/>
                <w:szCs w:val="20"/>
              </w:rPr>
              <w:t>AR</w:t>
            </w:r>
            <w:r w:rsidRPr="009109B1">
              <w:rPr>
                <w:rFonts w:asciiTheme="majorBidi" w:eastAsia="Arial Unicode MS" w:hAnsiTheme="majorBidi" w:cstheme="majorBidi"/>
                <w:color w:val="000000" w:themeColor="text1"/>
                <w:szCs w:val="20"/>
              </w:rPr>
              <w:t xml:space="preserve"> technology in healthcare, specifically in the field of </w:t>
            </w:r>
            <w:proofErr w:type="spellStart"/>
            <w:r w:rsidRPr="009109B1">
              <w:rPr>
                <w:rFonts w:asciiTheme="majorBidi" w:eastAsia="Arial Unicode MS" w:hAnsiTheme="majorBidi" w:cstheme="majorBidi"/>
                <w:color w:val="000000" w:themeColor="text1"/>
                <w:szCs w:val="20"/>
              </w:rPr>
              <w:t>orthopedic</w:t>
            </w:r>
            <w:proofErr w:type="spellEnd"/>
            <w:r w:rsidRPr="009109B1">
              <w:rPr>
                <w:rFonts w:asciiTheme="majorBidi" w:eastAsia="Arial Unicode MS" w:hAnsiTheme="majorBidi" w:cstheme="majorBidi"/>
                <w:color w:val="000000" w:themeColor="text1"/>
                <w:szCs w:val="20"/>
              </w:rPr>
              <w:t xml:space="preserve"> surgery. The paper provide</w:t>
            </w:r>
            <w:r>
              <w:rPr>
                <w:rFonts w:asciiTheme="majorBidi" w:eastAsia="Arial Unicode MS" w:hAnsiTheme="majorBidi" w:cstheme="majorBidi"/>
                <w:color w:val="000000" w:themeColor="text1"/>
                <w:szCs w:val="20"/>
              </w:rPr>
              <w:t>d</w:t>
            </w:r>
            <w:r w:rsidRPr="009109B1">
              <w:rPr>
                <w:rFonts w:asciiTheme="majorBidi" w:eastAsia="Arial Unicode MS" w:hAnsiTheme="majorBidi" w:cstheme="majorBidi"/>
                <w:color w:val="000000" w:themeColor="text1"/>
                <w:szCs w:val="20"/>
              </w:rPr>
              <w:t xml:space="preserve"> a collection of recent developments in AR technology, categorized by use-case, tools involved, and surgical procedure supported. The authors also </w:t>
            </w:r>
            <w:proofErr w:type="spellStart"/>
            <w:r w:rsidRPr="009109B1">
              <w:rPr>
                <w:rFonts w:asciiTheme="majorBidi" w:eastAsia="Arial Unicode MS" w:hAnsiTheme="majorBidi" w:cstheme="majorBidi"/>
                <w:color w:val="000000" w:themeColor="text1"/>
                <w:szCs w:val="20"/>
              </w:rPr>
              <w:t>analyze</w:t>
            </w:r>
            <w:r>
              <w:rPr>
                <w:rFonts w:asciiTheme="majorBidi" w:eastAsia="Arial Unicode MS" w:hAnsiTheme="majorBidi" w:cstheme="majorBidi"/>
                <w:color w:val="000000" w:themeColor="text1"/>
                <w:szCs w:val="20"/>
              </w:rPr>
              <w:t>d</w:t>
            </w:r>
            <w:proofErr w:type="spellEnd"/>
            <w:r w:rsidRPr="009109B1">
              <w:rPr>
                <w:rFonts w:asciiTheme="majorBidi" w:eastAsia="Arial Unicode MS" w:hAnsiTheme="majorBidi" w:cstheme="majorBidi"/>
                <w:color w:val="000000" w:themeColor="text1"/>
                <w:szCs w:val="20"/>
              </w:rPr>
              <w:t xml:space="preserve"> the results of their review to identify open issues and opportunities for future research in terms of software and hardware development and concept validation. </w:t>
            </w:r>
          </w:p>
        </w:tc>
        <w:tc>
          <w:tcPr>
            <w:tcW w:w="1248" w:type="dxa"/>
            <w:vAlign w:val="center"/>
          </w:tcPr>
          <w:p w14:paraId="4A91C679"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Health</w:t>
            </w:r>
          </w:p>
        </w:tc>
        <w:tc>
          <w:tcPr>
            <w:tcW w:w="1170" w:type="dxa"/>
            <w:vAlign w:val="center"/>
          </w:tcPr>
          <w:p w14:paraId="5577DBEF"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63</w:t>
            </w:r>
          </w:p>
        </w:tc>
        <w:tc>
          <w:tcPr>
            <w:tcW w:w="2070" w:type="dxa"/>
            <w:vAlign w:val="center"/>
          </w:tcPr>
          <w:p w14:paraId="723D40B4"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0369D957"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112A3713"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E7QmkDAk","properties":{"formattedCitation":"(Diao &amp; Shih, 2019)","plainCitation":"(Diao &amp; Shih, 2019)","noteIndex":0},"citationItems":[{"id":6649,"uris":["http://zotero.org/users/9950738/items/FD22BVH7"],"itemData":{"id":6649,"type":"article-journal","abstract":"Architectural and civil engineering (ACE) education is inextricably connected to real-world practice. The application of augmented reality (AR) technology can help to establish a link between virtual and real-world information for students. Studies of applying AR in ACE education have increased annually, and numerous research have indicated that AR possesses immense application potential. To address and analyze pertinent research issues, published studies in the Scopus database were explored, and revealed that problems persist and are worthy of attention, such as the selection of system types and devices, the application of research methods, and appropriate learning strategies and teaching methods. Courses with objective grading standards should be given priority in AR experimental courses for a meticulous investigation of AR inﬂuence on students’ learning outcomes and ultimately improvement of classroom quality. Suitable types of AR systems should be selected based on course content, prior to the design and development of the system. It is recommended to develop markerless systems for a larger application range to beneﬁt students with additional convenience. Systems can also be accompanied by functions, such as instant online assessments, synchronized assessments, and exchange capabilities to assist learning what has been taught and develop critical thinking abilities. The combination of AR and building information modeling (BIM) in architectural and civil practice, which has immense application potential, has become an emerging research trend. Collaboration between academics and practice should be enhanced with roles and knowledge of instructors, engineers, designers, and computer experts integrated for an optimal connection between general pedagogy and domain-speciﬁc learning. Teaching methods that emphasize “locations”, as well as “roles”, can be adopted in order to create a superior reality learning environment with diversiﬁed learning methods. The trends and research have become an integration and collaboration issue that should be performed interactively with pedagogical ﬁndings, and resources integrated across roles, ﬁelds, and university departments.","container-title":"Applied Sciences","DOI":"10.3390/app9091840","ISSN":"2076-3417","issue":"9","journalAbbreviation":"Applied Sciences","language":"en","page":"1840","source":"DOI.org (Crossref)","title":"Trends and Research Issues of Augmented Reality Studies in Architectural and Civil Engineering Education—A Review of Academic Journal Publications","volume":"9","author":[{"family":"Diao","given":"Pei-Huang"},{"family":"Shih","given":"Naai-Jung"}],"issued":{"date-parts":[["2019",5,4]]}}}],"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Diao &amp; Shih, 2019</w:t>
            </w:r>
            <w:r w:rsidRPr="00BF2444">
              <w:rPr>
                <w:rFonts w:asciiTheme="majorBidi" w:eastAsia="Times New Roman" w:hAnsiTheme="majorBidi" w:cstheme="majorBidi"/>
                <w:sz w:val="18"/>
                <w:szCs w:val="18"/>
              </w:rPr>
              <w:fldChar w:fldCharType="end"/>
            </w:r>
          </w:p>
        </w:tc>
        <w:tc>
          <w:tcPr>
            <w:tcW w:w="3420" w:type="dxa"/>
            <w:vAlign w:val="center"/>
          </w:tcPr>
          <w:p w14:paraId="1B8F9EFC"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Trends and Research Issues of Augmented Reality Studies in Architectural and Civil Engineering Education: A Review of Academic Journal Publications</w:t>
            </w:r>
          </w:p>
        </w:tc>
        <w:tc>
          <w:tcPr>
            <w:tcW w:w="4602" w:type="dxa"/>
            <w:vAlign w:val="center"/>
          </w:tcPr>
          <w:p w14:paraId="6FD2DD2B"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CD7D16">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CD7D16">
              <w:rPr>
                <w:rFonts w:asciiTheme="majorBidi" w:eastAsia="Arial Unicode MS" w:hAnsiTheme="majorBidi" w:cstheme="majorBidi"/>
                <w:color w:val="000000" w:themeColor="text1"/>
                <w:szCs w:val="20"/>
              </w:rPr>
              <w:t xml:space="preserve"> to provide an analysis of research trends, advantages, and challenges of using </w:t>
            </w:r>
            <w:r>
              <w:rPr>
                <w:rFonts w:asciiTheme="majorBidi" w:eastAsia="Arial Unicode MS" w:hAnsiTheme="majorBidi" w:cstheme="majorBidi"/>
                <w:color w:val="000000" w:themeColor="text1"/>
                <w:szCs w:val="20"/>
              </w:rPr>
              <w:t>AR</w:t>
            </w:r>
            <w:r w:rsidRPr="00CD7D16">
              <w:rPr>
                <w:rFonts w:asciiTheme="majorBidi" w:eastAsia="Arial Unicode MS" w:hAnsiTheme="majorBidi" w:cstheme="majorBidi"/>
                <w:color w:val="000000" w:themeColor="text1"/>
                <w:szCs w:val="20"/>
              </w:rPr>
              <w:t xml:space="preserve"> in architectural and civil engineering (ACE) education. The paper also discusse</w:t>
            </w:r>
            <w:r>
              <w:rPr>
                <w:rFonts w:asciiTheme="majorBidi" w:eastAsia="Arial Unicode MS" w:hAnsiTheme="majorBidi" w:cstheme="majorBidi"/>
                <w:color w:val="000000" w:themeColor="text1"/>
                <w:szCs w:val="20"/>
              </w:rPr>
              <w:t>d</w:t>
            </w:r>
            <w:r w:rsidRPr="00CD7D16">
              <w:rPr>
                <w:rFonts w:asciiTheme="majorBidi" w:eastAsia="Arial Unicode MS" w:hAnsiTheme="majorBidi" w:cstheme="majorBidi"/>
                <w:color w:val="000000" w:themeColor="text1"/>
                <w:szCs w:val="20"/>
              </w:rPr>
              <w:t xml:space="preserve"> emerging trends and collaboration among different roles in this field. The authors conducted a review of published studies in the Scopus database and selected 21 papers for analysis.</w:t>
            </w:r>
          </w:p>
        </w:tc>
        <w:tc>
          <w:tcPr>
            <w:tcW w:w="1248" w:type="dxa"/>
            <w:vAlign w:val="center"/>
          </w:tcPr>
          <w:p w14:paraId="077BC099"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Engineering</w:t>
            </w:r>
          </w:p>
        </w:tc>
        <w:tc>
          <w:tcPr>
            <w:tcW w:w="1170" w:type="dxa"/>
            <w:vAlign w:val="center"/>
          </w:tcPr>
          <w:p w14:paraId="3198585E"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21</w:t>
            </w:r>
          </w:p>
        </w:tc>
        <w:tc>
          <w:tcPr>
            <w:tcW w:w="2070" w:type="dxa"/>
            <w:vAlign w:val="center"/>
          </w:tcPr>
          <w:p w14:paraId="3C82DD20"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Not provided</w:t>
            </w:r>
          </w:p>
        </w:tc>
      </w:tr>
      <w:tr w:rsidR="00EA1298" w:rsidRPr="006C5633" w14:paraId="741159FF"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0EC38160"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JTh6Y2CF","properties":{"formattedCitation":"(Mu\\uc0\\u241{}oz et al., 2022)","plainCitation":"(Muñoz et al., 2022)","noteIndex":0},"citationItems":[{"id":6653,"uris":["http://zotero.org/users/9950738/items/C2IVQF2W"],"itemData":{"id":6653,"type":"article-journal","abstract":"Ophthalmology is a medical profession with a tradition in teaching that has developed throughout history. Although ophthalmologists are generally considered to only prescribe contact lenses, and they handle more than half of eye-related enhancements, diagnoses, and treatments. The training of qualiﬁed ophthalmologists is generally carried out under the traditional settings, where there is a supervisor and a student, and training is based on the use of animal eyes or artiﬁcial eye models. These models have signiﬁcant disadvantages, as they are not immersive and are extremely expensive and difﬁcult to acquire. Therefore, technologies related to Augmented Reality (AR) and Virtual Reality (VR) are rapidly and prominently positioning themselves in the medical sector, and the ﬁeld of ophthalmology is growing exponentially both in terms of the training of professionals and in the assistance and recovery of patients. At the same time, it is necessary to highlight and analyze the developments that have made use of game technologies for the teaching of ophthalmology and the results that have been obtained. This systematic review aims to investigate software and hardware applications developed exclusively for educational environments related to ophthalmology and provide an analysis of other related tools. In addition, the advantages and disadvantages, limitations, and challenges involved in the use of virtual reality, augmented reality, and game technologies in this ﬁeld are also presented.","container-title":"Information","DOI":"10.3390/info13050222","ISSN":"2078-2489","issue":"5","journalAbbreviation":"Information","language":"en","page":"222","source":"DOI.org (Crossref)","title":"Augmented Reality, Virtual Reality, and Game Technologies in Ophthalmology Training","volume":"13","author":[{"family":"Muñoz","given":"Eduardo Gross"},{"family":"Fabregat","given":"Ramon"},{"family":"Bacca-Acosta","given":"Jorge"},{"family":"Duque-Méndez","given":"Néstor"},{"family":"Avila-Garzon","given":"Cecilia"}],"issued":{"date-parts":[["2022",4,26]]}}}],"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hAnsiTheme="majorBidi" w:cstheme="majorBidi"/>
                <w:color w:val="auto"/>
                <w:sz w:val="18"/>
              </w:rPr>
              <w:t>Muñoz et al., 2022</w:t>
            </w:r>
            <w:r w:rsidRPr="00BF2444">
              <w:rPr>
                <w:rFonts w:asciiTheme="majorBidi" w:eastAsia="Times New Roman" w:hAnsiTheme="majorBidi" w:cstheme="majorBidi"/>
                <w:sz w:val="18"/>
                <w:szCs w:val="18"/>
              </w:rPr>
              <w:fldChar w:fldCharType="end"/>
            </w:r>
          </w:p>
        </w:tc>
        <w:tc>
          <w:tcPr>
            <w:tcW w:w="3420" w:type="dxa"/>
            <w:vAlign w:val="center"/>
          </w:tcPr>
          <w:p w14:paraId="7D46FE23"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Augmented Reality, Virtual Reality, and Game Technologies in Ophthalmology Training</w:t>
            </w:r>
          </w:p>
        </w:tc>
        <w:tc>
          <w:tcPr>
            <w:tcW w:w="4602" w:type="dxa"/>
            <w:vAlign w:val="center"/>
          </w:tcPr>
          <w:p w14:paraId="279082BF"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CD7D16">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CD7D16">
              <w:rPr>
                <w:rFonts w:asciiTheme="majorBidi" w:eastAsia="Arial Unicode MS" w:hAnsiTheme="majorBidi" w:cstheme="majorBidi"/>
                <w:color w:val="000000" w:themeColor="text1"/>
                <w:szCs w:val="20"/>
              </w:rPr>
              <w:t xml:space="preserve"> to explore the potential of </w:t>
            </w:r>
            <w:r>
              <w:rPr>
                <w:rFonts w:asciiTheme="majorBidi" w:eastAsia="Arial Unicode MS" w:hAnsiTheme="majorBidi" w:cstheme="majorBidi"/>
                <w:color w:val="000000" w:themeColor="text1"/>
                <w:szCs w:val="20"/>
              </w:rPr>
              <w:t>AR</w:t>
            </w:r>
            <w:r w:rsidRPr="00CD7D16">
              <w:rPr>
                <w:rFonts w:asciiTheme="majorBidi" w:eastAsia="Arial Unicode MS" w:hAnsiTheme="majorBidi" w:cstheme="majorBidi"/>
                <w:color w:val="000000" w:themeColor="text1"/>
                <w:szCs w:val="20"/>
              </w:rPr>
              <w:t xml:space="preserve">, </w:t>
            </w:r>
            <w:r>
              <w:rPr>
                <w:rFonts w:asciiTheme="majorBidi" w:eastAsia="Arial Unicode MS" w:hAnsiTheme="majorBidi" w:cstheme="majorBidi"/>
                <w:color w:val="000000" w:themeColor="text1"/>
                <w:szCs w:val="20"/>
              </w:rPr>
              <w:t>VR</w:t>
            </w:r>
            <w:r w:rsidRPr="00CD7D16">
              <w:rPr>
                <w:rFonts w:asciiTheme="majorBidi" w:eastAsia="Arial Unicode MS" w:hAnsiTheme="majorBidi" w:cstheme="majorBidi"/>
                <w:color w:val="000000" w:themeColor="text1"/>
                <w:szCs w:val="20"/>
              </w:rPr>
              <w:t>, and Game Technologies in enhancing ophthalmology training and improving patient outcomes. The paper discusse</w:t>
            </w:r>
            <w:r>
              <w:rPr>
                <w:rFonts w:asciiTheme="majorBidi" w:eastAsia="Arial Unicode MS" w:hAnsiTheme="majorBidi" w:cstheme="majorBidi"/>
                <w:color w:val="000000" w:themeColor="text1"/>
                <w:szCs w:val="20"/>
              </w:rPr>
              <w:t>d</w:t>
            </w:r>
            <w:r w:rsidRPr="00CD7D16">
              <w:rPr>
                <w:rFonts w:asciiTheme="majorBidi" w:eastAsia="Arial Unicode MS" w:hAnsiTheme="majorBidi" w:cstheme="majorBidi"/>
                <w:color w:val="000000" w:themeColor="text1"/>
                <w:szCs w:val="20"/>
              </w:rPr>
              <w:t xml:space="preserve"> the current state of ophthalmology training, the potential benefits of </w:t>
            </w:r>
            <w:r w:rsidRPr="00CD7D16">
              <w:rPr>
                <w:rFonts w:asciiTheme="majorBidi" w:eastAsia="Arial Unicode MS" w:hAnsiTheme="majorBidi" w:cstheme="majorBidi"/>
                <w:color w:val="000000" w:themeColor="text1"/>
                <w:szCs w:val="20"/>
              </w:rPr>
              <w:lastRenderedPageBreak/>
              <w:t>using these technologies, and provide</w:t>
            </w:r>
            <w:r>
              <w:rPr>
                <w:rFonts w:asciiTheme="majorBidi" w:eastAsia="Arial Unicode MS" w:hAnsiTheme="majorBidi" w:cstheme="majorBidi"/>
                <w:color w:val="000000" w:themeColor="text1"/>
                <w:szCs w:val="20"/>
              </w:rPr>
              <w:t>d</w:t>
            </w:r>
            <w:r w:rsidRPr="00CD7D16">
              <w:rPr>
                <w:rFonts w:asciiTheme="majorBidi" w:eastAsia="Arial Unicode MS" w:hAnsiTheme="majorBidi" w:cstheme="majorBidi"/>
                <w:color w:val="000000" w:themeColor="text1"/>
                <w:szCs w:val="20"/>
              </w:rPr>
              <w:t xml:space="preserve"> examples of how they are being used in ophthalmology training</w:t>
            </w:r>
          </w:p>
        </w:tc>
        <w:tc>
          <w:tcPr>
            <w:tcW w:w="1248" w:type="dxa"/>
            <w:vAlign w:val="center"/>
          </w:tcPr>
          <w:p w14:paraId="6DF4A0F1"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lastRenderedPageBreak/>
              <w:t>Health</w:t>
            </w:r>
          </w:p>
        </w:tc>
        <w:tc>
          <w:tcPr>
            <w:tcW w:w="1170" w:type="dxa"/>
            <w:vAlign w:val="center"/>
          </w:tcPr>
          <w:p w14:paraId="5CCF294C"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71</w:t>
            </w:r>
          </w:p>
        </w:tc>
        <w:tc>
          <w:tcPr>
            <w:tcW w:w="2070" w:type="dxa"/>
            <w:vAlign w:val="center"/>
          </w:tcPr>
          <w:p w14:paraId="12702A3E"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38C014A1"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58B684CB"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QfQLjrSf","properties":{"formattedCitation":"(Garz\\uc0\\u243{}n &amp; Acevedo, 2019)","plainCitation":"(Garzón &amp; Acevedo, 2019)","noteIndex":0},"citationItems":[{"id":6647,"uris":["http://zotero.org/users/9950738/items/KBCLQI5V"],"itemData":{"id":6647,"type":"article-journal","abstract":"Existing literature reﬂects the multiple beneﬁts of the integration of Augmented Reality (AR) technologies in educational settings. Many studies have been conducted to establish the tendencies, aﬀordances, and challenges of this technology for education. However, most of these studies are qualitative studies that do not measure the extent of the impact of this technology on education. This study conducted a meta-analysis of 64 quantitative research papers (N = 4705) published between 2010 and 2018 in major journals. The main purpose of the study was to analyze the impact of AR on students’ learning gains. Furthermore, the study analyzed the inﬂuence of moderating variables such as control treatment, learning environment, learner type, and domain subject on the learning gains. The results identiﬁed that AR has a medium eﬀect on the learning gains of students (d = .68, p &lt; . 001). Additionally, the study discusses the eﬀect of AR on the moderating variables and establishes some possible routes of investigation for future work.","container-title":"Educational Research Review","DOI":"10.1016/j.edurev.2019.04.001","ISSN":"1747938X","journalAbbreviation":"Educational Research Review","language":"en","page":"244-260","source":"DOI.org (Crossref)","title":"Meta-analysis of the impact of Augmented Reality on students’ learning gains","volume":"27","author":[{"family":"Garzón","given":"Juan"},{"family":"Acevedo","given":"Juan"}],"issued":{"date-parts":[["2019",6]]}}}],"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hAnsiTheme="majorBidi" w:cstheme="majorBidi"/>
                <w:color w:val="auto"/>
                <w:sz w:val="18"/>
              </w:rPr>
              <w:t>Garzón &amp; Acevedo, 2019</w:t>
            </w:r>
            <w:r w:rsidRPr="00BF2444">
              <w:rPr>
                <w:rFonts w:asciiTheme="majorBidi" w:eastAsia="Times New Roman" w:hAnsiTheme="majorBidi" w:cstheme="majorBidi"/>
                <w:sz w:val="18"/>
                <w:szCs w:val="18"/>
              </w:rPr>
              <w:fldChar w:fldCharType="end"/>
            </w:r>
          </w:p>
        </w:tc>
        <w:tc>
          <w:tcPr>
            <w:tcW w:w="3420" w:type="dxa"/>
            <w:vAlign w:val="center"/>
          </w:tcPr>
          <w:p w14:paraId="6D115502"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Meta-analysis of the impact of Augmented Reality on students' learning gains</w:t>
            </w:r>
          </w:p>
        </w:tc>
        <w:tc>
          <w:tcPr>
            <w:tcW w:w="4602" w:type="dxa"/>
            <w:vAlign w:val="center"/>
          </w:tcPr>
          <w:p w14:paraId="4CF711D5"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CF3474">
              <w:rPr>
                <w:rFonts w:asciiTheme="majorBidi" w:eastAsia="Arial Unicode MS" w:hAnsiTheme="majorBidi" w:cstheme="majorBidi"/>
                <w:color w:val="000000" w:themeColor="text1"/>
                <w:szCs w:val="20"/>
              </w:rPr>
              <w:t>The paper aim</w:t>
            </w:r>
            <w:r>
              <w:rPr>
                <w:rFonts w:asciiTheme="majorBidi" w:eastAsia="Arial Unicode MS" w:hAnsiTheme="majorBidi" w:cstheme="majorBidi"/>
                <w:color w:val="000000" w:themeColor="text1"/>
                <w:szCs w:val="20"/>
              </w:rPr>
              <w:t>ed</w:t>
            </w:r>
            <w:r w:rsidRPr="00CF3474">
              <w:rPr>
                <w:rFonts w:asciiTheme="majorBidi" w:eastAsia="Arial Unicode MS" w:hAnsiTheme="majorBidi" w:cstheme="majorBidi"/>
                <w:color w:val="000000" w:themeColor="text1"/>
                <w:szCs w:val="20"/>
              </w:rPr>
              <w:t xml:space="preserve"> to identify how AR systems influence the learning outcomes of students </w:t>
            </w:r>
            <w:proofErr w:type="gramStart"/>
            <w:r w:rsidRPr="00CF3474">
              <w:rPr>
                <w:rFonts w:asciiTheme="majorBidi" w:eastAsia="Arial Unicode MS" w:hAnsiTheme="majorBidi" w:cstheme="majorBidi"/>
                <w:color w:val="000000" w:themeColor="text1"/>
                <w:szCs w:val="20"/>
              </w:rPr>
              <w:t>in order to</w:t>
            </w:r>
            <w:proofErr w:type="gramEnd"/>
            <w:r w:rsidRPr="00CF3474">
              <w:rPr>
                <w:rFonts w:asciiTheme="majorBidi" w:eastAsia="Arial Unicode MS" w:hAnsiTheme="majorBidi" w:cstheme="majorBidi"/>
                <w:color w:val="000000" w:themeColor="text1"/>
                <w:szCs w:val="20"/>
              </w:rPr>
              <w:t xml:space="preserve"> guide future development of AR applications for education. The study also </w:t>
            </w:r>
            <w:r>
              <w:rPr>
                <w:rFonts w:asciiTheme="majorBidi" w:eastAsia="Arial Unicode MS" w:hAnsiTheme="majorBidi" w:cstheme="majorBidi"/>
                <w:color w:val="000000" w:themeColor="text1"/>
                <w:szCs w:val="20"/>
              </w:rPr>
              <w:t>sought</w:t>
            </w:r>
            <w:r w:rsidRPr="00CF3474">
              <w:rPr>
                <w:rFonts w:asciiTheme="majorBidi" w:eastAsia="Arial Unicode MS" w:hAnsiTheme="majorBidi" w:cstheme="majorBidi"/>
                <w:color w:val="000000" w:themeColor="text1"/>
                <w:szCs w:val="20"/>
              </w:rPr>
              <w:t xml:space="preserve"> to identify how some moderator variables influence the impact of AR on students' learning outcomes</w:t>
            </w:r>
            <w:r>
              <w:rPr>
                <w:rFonts w:asciiTheme="majorBidi" w:eastAsia="Arial Unicode MS" w:hAnsiTheme="majorBidi" w:cstheme="majorBidi"/>
                <w:color w:val="000000" w:themeColor="text1"/>
                <w:szCs w:val="20"/>
              </w:rPr>
              <w:t>.</w:t>
            </w:r>
          </w:p>
        </w:tc>
        <w:tc>
          <w:tcPr>
            <w:tcW w:w="1248" w:type="dxa"/>
            <w:vAlign w:val="center"/>
          </w:tcPr>
          <w:p w14:paraId="3D73E5A1"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General</w:t>
            </w:r>
          </w:p>
        </w:tc>
        <w:tc>
          <w:tcPr>
            <w:tcW w:w="1170" w:type="dxa"/>
            <w:vAlign w:val="center"/>
          </w:tcPr>
          <w:p w14:paraId="223D35BF"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64</w:t>
            </w:r>
          </w:p>
        </w:tc>
        <w:tc>
          <w:tcPr>
            <w:tcW w:w="2070" w:type="dxa"/>
            <w:vAlign w:val="center"/>
          </w:tcPr>
          <w:p w14:paraId="21439537"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3FAD42A5"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3BE4406D"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FOQ7Y6eh","properties":{"formattedCitation":"(Parsons &amp; MacCallum, 2021)","plainCitation":"(Parsons &amp; MacCallum, 2021)","noteIndex":0},"citationItems":[{"id":6645,"uris":["http://zotero.org/users/9950738/items/TRECMSGL"],"itemData":{"id":6645,"type":"article-journal","abstract":"This systematic review has been developed against a background of rapid developments in augmented reality (AR) technology and its application in medical education. The objectives are to provide a critical synthesis of current trends in the field and to highlight areas for further research. The data sources used for the study were the PubMed, Web of Science and Discover databases. Sources included in the study comprised peer reviewed journal articles published between 2015 and 2020. Inclusion criteria included empirical research findings related to learning outcomes and the populations for the selected studies were medical students. Studies were appraised in terms of to what extent the use of AR contributed to learning gains in knowledge and/or skill. Twenty-one studies were included in the analysis, and the dates of these suggested an increasing trend of publications in this area. The uses of AR in each selected study were analyzed through a lens of affordance, to identify which specific affordances of AR appear to be most effective in this domain. Results of the study indicated that AR seems to be more effective in supporting skill development rather than knowledge gain when compared to other techniques. Some key affordances of AR in medical education are identified as developing practical skills in a spatial context, device portability across locations and situated learning in context. It is suggested that a focus on relevant affordances when designing AR systems for medical education may lead to better learning outcomes. It is noted that the majority of AR systems reported in the selected studies are concentrated in the areas of anatomy and surgery, but that are also other areas of practice being explored, and these may provide opportunities for new types of AR learning systems to be developed for medical education.","container-title":"Advances in Medical Education and Practice","DOI":"10.2147/AMEP.S249891","ISSN":"1179-7258","journalAbbreviation":"AMEP","language":"en","page":"77-91","source":"DOI.org (Crossref)","title":"Current Perspectives on Augmented Reality in Medical Education: Applications, Affordances and Limitations","title-short":"Current Perspectives on Augmented Reality in Medical Education","volume":"Volume 12","author":[{"family":"Parsons","given":"David"},{"family":"MacCallum","given":"Kathryn"}],"issued":{"date-parts":[["2021",1]]}}}],"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Parsons &amp; MacCallum, 2021</w:t>
            </w:r>
            <w:r w:rsidRPr="00BF2444">
              <w:rPr>
                <w:rFonts w:asciiTheme="majorBidi" w:eastAsia="Times New Roman" w:hAnsiTheme="majorBidi" w:cstheme="majorBidi"/>
                <w:sz w:val="18"/>
                <w:szCs w:val="18"/>
              </w:rPr>
              <w:fldChar w:fldCharType="end"/>
            </w:r>
          </w:p>
        </w:tc>
        <w:tc>
          <w:tcPr>
            <w:tcW w:w="3420" w:type="dxa"/>
            <w:vAlign w:val="center"/>
          </w:tcPr>
          <w:p w14:paraId="3E886A91"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 xml:space="preserve">Current perspectives on augmented reality in medical education: Applications, </w:t>
            </w:r>
            <w:proofErr w:type="gramStart"/>
            <w:r w:rsidRPr="0042164C">
              <w:rPr>
                <w:rFonts w:ascii="Times New Roman" w:hAnsi="Times New Roman" w:cs="Times New Roman"/>
                <w:color w:val="auto"/>
                <w:szCs w:val="18"/>
              </w:rPr>
              <w:t>affordances</w:t>
            </w:r>
            <w:proofErr w:type="gramEnd"/>
            <w:r w:rsidRPr="0042164C">
              <w:rPr>
                <w:rFonts w:ascii="Times New Roman" w:hAnsi="Times New Roman" w:cs="Times New Roman"/>
                <w:color w:val="auto"/>
                <w:szCs w:val="18"/>
              </w:rPr>
              <w:t xml:space="preserve"> and limitations</w:t>
            </w:r>
          </w:p>
        </w:tc>
        <w:tc>
          <w:tcPr>
            <w:tcW w:w="4602" w:type="dxa"/>
            <w:vAlign w:val="center"/>
          </w:tcPr>
          <w:p w14:paraId="126D15C5"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BB3B71">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BB3B71">
              <w:rPr>
                <w:rFonts w:asciiTheme="majorBidi" w:eastAsia="Arial Unicode MS" w:hAnsiTheme="majorBidi" w:cstheme="majorBidi"/>
                <w:color w:val="000000" w:themeColor="text1"/>
                <w:szCs w:val="20"/>
              </w:rPr>
              <w:t xml:space="preserve"> to provide a systematic review of the current state of </w:t>
            </w:r>
            <w:r>
              <w:rPr>
                <w:rFonts w:asciiTheme="majorBidi" w:eastAsia="Arial Unicode MS" w:hAnsiTheme="majorBidi" w:cstheme="majorBidi"/>
                <w:color w:val="000000" w:themeColor="text1"/>
                <w:szCs w:val="20"/>
              </w:rPr>
              <w:t>AR</w:t>
            </w:r>
            <w:r w:rsidRPr="00BB3B71">
              <w:rPr>
                <w:rFonts w:asciiTheme="majorBidi" w:eastAsia="Arial Unicode MS" w:hAnsiTheme="majorBidi" w:cstheme="majorBidi"/>
                <w:color w:val="000000" w:themeColor="text1"/>
                <w:szCs w:val="20"/>
              </w:rPr>
              <w:t xml:space="preserve"> in medical education. The paper aim</w:t>
            </w:r>
            <w:r>
              <w:rPr>
                <w:rFonts w:asciiTheme="majorBidi" w:eastAsia="Arial Unicode MS" w:hAnsiTheme="majorBidi" w:cstheme="majorBidi"/>
                <w:color w:val="000000" w:themeColor="text1"/>
                <w:szCs w:val="20"/>
              </w:rPr>
              <w:t>ed</w:t>
            </w:r>
            <w:r w:rsidRPr="00BB3B71">
              <w:rPr>
                <w:rFonts w:asciiTheme="majorBidi" w:eastAsia="Arial Unicode MS" w:hAnsiTheme="majorBidi" w:cstheme="majorBidi"/>
                <w:color w:val="000000" w:themeColor="text1"/>
                <w:szCs w:val="20"/>
              </w:rPr>
              <w:t xml:space="preserve"> to critically evaluate the literature on AR in medical education, identify the affordances of AR in this context, and explore the relationship between AR and learning outcomes.</w:t>
            </w:r>
          </w:p>
        </w:tc>
        <w:tc>
          <w:tcPr>
            <w:tcW w:w="1248" w:type="dxa"/>
            <w:vAlign w:val="center"/>
          </w:tcPr>
          <w:p w14:paraId="7DE8D8EA"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Health</w:t>
            </w:r>
          </w:p>
        </w:tc>
        <w:tc>
          <w:tcPr>
            <w:tcW w:w="1170" w:type="dxa"/>
            <w:vAlign w:val="center"/>
          </w:tcPr>
          <w:p w14:paraId="68D68B9B"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21</w:t>
            </w:r>
          </w:p>
        </w:tc>
        <w:tc>
          <w:tcPr>
            <w:tcW w:w="2070" w:type="dxa"/>
            <w:vAlign w:val="center"/>
          </w:tcPr>
          <w:p w14:paraId="09B6AA3B"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r w:rsidR="00EA1298" w:rsidRPr="006C5633" w14:paraId="27FFD90E" w14:textId="77777777" w:rsidTr="00BA3A42">
        <w:trPr>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74E28A08"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9FBMFlXQ","properties":{"formattedCitation":"(Martins et al., 2021)","plainCitation":"(Martins et al., 2021)","noteIndex":0},"citationItems":[{"id":6658,"uris":["http://zotero.org/users/9950738/items/DGTCC3B9"],"itemData":{"id":6658,"type":"article-journal","abstract":"Studies indicate that Augmented Reality (AR) is quickly becoming an eﬀective technology for training programs. This systematic literature review (SLR) aims to screen works published on AR for corporate training. We describe AR training applications, discuss current challenges, literature gaps, opportunities, and tendencies of corporate AR solutions. We structured a protocol to deﬁne keywords, semantics of research, and databases used as sources of this SLR. From a primary analysis, we considered 1952 articles in the review for qualitative synthesis. We selected 60 among the selected articles for this study. The survey shows a large number of 41.7% of applications focused on automotive and medical training. Additionally, 20% of selected publications use a camera-display with a tablet device, while 40% refer to head-mounted-displays, and many surveyed approaches (45%) adopt marker-based tracking. Results indicate that publications on AR for corporate training increased signiﬁcantly in recent years. AR has been used in many areas, exhibiting high quality and provides viable approaches to On-The-Job training. Finally, we discuss future research issues related to increase relevance regarding AR for corporate training.","container-title":"Interactive Learning Environments","DOI":"10.1080/10494820.2021.1879872","ISSN":"1049-4820, 1744-5191","journalAbbreviation":"Interactive Learning Environments","language":"en","page":"1-19","source":"DOI.org (Crossref)","title":"Towards augmented reality for corporate training","author":[{"family":"Martins","given":"Bruno Rodrigo"},{"family":"Jorge","given":"Joaquim Armando"},{"family":"Zorzal","given":"Ezequiel Roberto"}],"issued":{"date-parts":[["2021",2,8]]}}}],"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eastAsia="Times New Roman" w:hAnsiTheme="majorBidi" w:cstheme="majorBidi"/>
                <w:noProof/>
                <w:color w:val="auto"/>
                <w:sz w:val="18"/>
                <w:szCs w:val="18"/>
              </w:rPr>
              <w:t>Martins et al., 2021</w:t>
            </w:r>
            <w:r w:rsidRPr="00BF2444">
              <w:rPr>
                <w:rFonts w:asciiTheme="majorBidi" w:eastAsia="Times New Roman" w:hAnsiTheme="majorBidi" w:cstheme="majorBidi"/>
                <w:sz w:val="18"/>
                <w:szCs w:val="18"/>
              </w:rPr>
              <w:fldChar w:fldCharType="end"/>
            </w:r>
          </w:p>
        </w:tc>
        <w:tc>
          <w:tcPr>
            <w:tcW w:w="3420" w:type="dxa"/>
            <w:vAlign w:val="center"/>
          </w:tcPr>
          <w:p w14:paraId="31D649CC" w14:textId="77777777" w:rsidR="00EA1298" w:rsidRPr="0042164C" w:rsidRDefault="00EA1298" w:rsidP="00BA3A4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Towards augmented reality for corporate training</w:t>
            </w:r>
          </w:p>
        </w:tc>
        <w:tc>
          <w:tcPr>
            <w:tcW w:w="4602" w:type="dxa"/>
            <w:vAlign w:val="center"/>
          </w:tcPr>
          <w:p w14:paraId="04D9D860" w14:textId="77777777" w:rsidR="00EA1298" w:rsidRPr="00BF2444" w:rsidRDefault="00EA1298" w:rsidP="00BA3A42">
            <w:pPr>
              <w:jc w:val="both"/>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sidRPr="00C66DD7">
              <w:rPr>
                <w:rFonts w:asciiTheme="majorBidi" w:eastAsia="Arial Unicode MS" w:hAnsiTheme="majorBidi" w:cstheme="majorBidi"/>
                <w:color w:val="000000" w:themeColor="text1"/>
                <w:szCs w:val="20"/>
              </w:rPr>
              <w:t xml:space="preserve">The aim and purpose of this paper </w:t>
            </w:r>
            <w:r>
              <w:rPr>
                <w:rFonts w:asciiTheme="majorBidi" w:eastAsia="Arial Unicode MS" w:hAnsiTheme="majorBidi" w:cstheme="majorBidi"/>
                <w:color w:val="000000" w:themeColor="text1"/>
                <w:szCs w:val="20"/>
              </w:rPr>
              <w:t>were</w:t>
            </w:r>
            <w:r w:rsidRPr="00C66DD7">
              <w:rPr>
                <w:rFonts w:asciiTheme="majorBidi" w:eastAsia="Arial Unicode MS" w:hAnsiTheme="majorBidi" w:cstheme="majorBidi"/>
                <w:color w:val="000000" w:themeColor="text1"/>
                <w:szCs w:val="20"/>
              </w:rPr>
              <w:t xml:space="preserve"> to conduct a systematic literature review on the use of </w:t>
            </w:r>
            <w:r>
              <w:rPr>
                <w:rFonts w:asciiTheme="majorBidi" w:eastAsia="Arial Unicode MS" w:hAnsiTheme="majorBidi" w:cstheme="majorBidi"/>
                <w:color w:val="000000" w:themeColor="text1"/>
                <w:szCs w:val="20"/>
              </w:rPr>
              <w:t>AR</w:t>
            </w:r>
            <w:r w:rsidRPr="00C66DD7">
              <w:rPr>
                <w:rFonts w:asciiTheme="majorBidi" w:eastAsia="Arial Unicode MS" w:hAnsiTheme="majorBidi" w:cstheme="majorBidi"/>
                <w:color w:val="000000" w:themeColor="text1"/>
                <w:szCs w:val="20"/>
              </w:rPr>
              <w:t xml:space="preserve"> in corporate training programs. The paper </w:t>
            </w:r>
            <w:r>
              <w:rPr>
                <w:rFonts w:asciiTheme="majorBidi" w:eastAsia="Arial Unicode MS" w:hAnsiTheme="majorBidi" w:cstheme="majorBidi"/>
                <w:color w:val="000000" w:themeColor="text1"/>
                <w:szCs w:val="20"/>
              </w:rPr>
              <w:t>sought</w:t>
            </w:r>
            <w:r w:rsidRPr="00C66DD7">
              <w:rPr>
                <w:rFonts w:asciiTheme="majorBidi" w:eastAsia="Arial Unicode MS" w:hAnsiTheme="majorBidi" w:cstheme="majorBidi"/>
                <w:color w:val="000000" w:themeColor="text1"/>
                <w:szCs w:val="20"/>
              </w:rPr>
              <w:t xml:space="preserve"> to answer four research questions related to the use of AR in training, including its potential as a tool for on-the-job training, the main challenges to its adoption, and the benefits achieved through its use.</w:t>
            </w:r>
          </w:p>
        </w:tc>
        <w:tc>
          <w:tcPr>
            <w:tcW w:w="1248" w:type="dxa"/>
            <w:vAlign w:val="center"/>
          </w:tcPr>
          <w:p w14:paraId="344E965E"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Training</w:t>
            </w:r>
          </w:p>
        </w:tc>
        <w:tc>
          <w:tcPr>
            <w:tcW w:w="1170" w:type="dxa"/>
            <w:vAlign w:val="center"/>
          </w:tcPr>
          <w:p w14:paraId="45EB7687" w14:textId="77777777" w:rsidR="00EA1298" w:rsidRPr="00BF2444"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60</w:t>
            </w:r>
          </w:p>
        </w:tc>
        <w:tc>
          <w:tcPr>
            <w:tcW w:w="2070" w:type="dxa"/>
            <w:vAlign w:val="center"/>
          </w:tcPr>
          <w:p w14:paraId="752F05D6" w14:textId="77777777" w:rsidR="00EA1298" w:rsidRPr="00805D38" w:rsidRDefault="00EA1298" w:rsidP="00BA3A4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Kitchenham &amp; Charters (2007) and PRISMA</w:t>
            </w:r>
          </w:p>
        </w:tc>
      </w:tr>
      <w:tr w:rsidR="00EA1298" w:rsidRPr="006C5633" w14:paraId="1AF60F91" w14:textId="77777777" w:rsidTr="00BA3A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vAlign w:val="center"/>
          </w:tcPr>
          <w:p w14:paraId="1D36C0BC" w14:textId="77777777" w:rsidR="00EA1298" w:rsidRPr="00BF2444" w:rsidRDefault="00EA1298" w:rsidP="00BA3A42">
            <w:pPr>
              <w:rPr>
                <w:rFonts w:asciiTheme="majorBidi" w:eastAsia="Arial Unicode MS" w:hAnsiTheme="majorBidi" w:cstheme="majorBidi"/>
                <w:b w:val="0"/>
                <w:color w:val="auto"/>
              </w:rPr>
            </w:pPr>
            <w:r w:rsidRPr="00BF2444">
              <w:rPr>
                <w:rFonts w:asciiTheme="majorBidi" w:eastAsia="Times New Roman" w:hAnsiTheme="majorBidi" w:cstheme="majorBidi"/>
                <w:sz w:val="18"/>
                <w:szCs w:val="18"/>
              </w:rPr>
              <w:fldChar w:fldCharType="begin"/>
            </w:r>
            <w:r w:rsidRPr="00BF2444">
              <w:rPr>
                <w:rFonts w:asciiTheme="majorBidi" w:eastAsia="Times New Roman" w:hAnsiTheme="majorBidi" w:cstheme="majorBidi"/>
                <w:color w:val="auto"/>
                <w:sz w:val="18"/>
                <w:szCs w:val="18"/>
              </w:rPr>
              <w:instrText xml:space="preserve"> ADDIN ZOTERO_ITEM CSL_CITATION {"citationID":"Q75LtsCP","properties":{"formattedCitation":"(Fern\\uc0\\u225{}ndez-Batanero et al., 2022)","plainCitation":"(Fernández-Batanero et al., 2022)","noteIndex":0},"citationItems":[{"id":6650,"uris":["http://zotero.org/users/9950738/items/TANGIXGG"],"itemData":{"id":6650,"type":"article-journal","abstract":"In recent years, interest in applying Augmented Reality technology as a teaching/learning resource in education has increased. However, few studies focus on the possibilities and challenges of these tools to support learners with educational needs. In this review, we aggregate the current knowledge of how Augmented Reality technologies are applicable and their impact on the learning of students with educational needs considering the above-mentioned factors. In total, 18 studies indexed in the Scopus and Web of Science databases were analysed. The main ﬁndings of this review provide the current state of Augmented Reality research in special education and show positive results in the learning of students with educational needs.","container-title":"Societies","DOI":"10.3390/soc12020036","ISSN":"2075-4698","issue":"2","journalAbbreviation":"Societies","language":"en","page":"36","source":"DOI.org (Crossref)","title":"Use of Augmented Reality for Students with Educational Needs: A Systematic Review (2016–2021)","title-short":"Use of Augmented Reality for Students with Educational Needs","volume":"12","author":[{"family":"Fernández-Batanero","given":"José María"},{"family":"Montenegro-Rueda","given":"Marta"},{"family":"Fernández-Cerero","given":"José"}],"issued":{"date-parts":[["2022",2,25]]}}}],"schema":"https://github.com/citation-style-language/schema/raw/master/csl-citation.json"} </w:instrText>
            </w:r>
            <w:r w:rsidRPr="00BF2444">
              <w:rPr>
                <w:rFonts w:asciiTheme="majorBidi" w:eastAsia="Times New Roman" w:hAnsiTheme="majorBidi" w:cstheme="majorBidi"/>
                <w:sz w:val="18"/>
                <w:szCs w:val="18"/>
              </w:rPr>
              <w:fldChar w:fldCharType="separate"/>
            </w:r>
            <w:r w:rsidRPr="00BF2444">
              <w:rPr>
                <w:rFonts w:asciiTheme="majorBidi" w:hAnsiTheme="majorBidi" w:cstheme="majorBidi"/>
                <w:color w:val="auto"/>
                <w:sz w:val="18"/>
              </w:rPr>
              <w:t>Fernández-</w:t>
            </w:r>
            <w:proofErr w:type="spellStart"/>
            <w:r w:rsidRPr="00BF2444">
              <w:rPr>
                <w:rFonts w:asciiTheme="majorBidi" w:hAnsiTheme="majorBidi" w:cstheme="majorBidi"/>
                <w:color w:val="auto"/>
                <w:sz w:val="18"/>
              </w:rPr>
              <w:t>Batanero</w:t>
            </w:r>
            <w:proofErr w:type="spellEnd"/>
            <w:r w:rsidRPr="00BF2444">
              <w:rPr>
                <w:rFonts w:asciiTheme="majorBidi" w:hAnsiTheme="majorBidi" w:cstheme="majorBidi"/>
                <w:color w:val="auto"/>
                <w:sz w:val="18"/>
              </w:rPr>
              <w:t xml:space="preserve"> et al., 2022</w:t>
            </w:r>
            <w:r w:rsidRPr="00BF2444">
              <w:rPr>
                <w:rFonts w:asciiTheme="majorBidi" w:eastAsia="Times New Roman" w:hAnsiTheme="majorBidi" w:cstheme="majorBidi"/>
                <w:sz w:val="18"/>
                <w:szCs w:val="18"/>
              </w:rPr>
              <w:fldChar w:fldCharType="end"/>
            </w:r>
          </w:p>
        </w:tc>
        <w:tc>
          <w:tcPr>
            <w:tcW w:w="3420" w:type="dxa"/>
            <w:vAlign w:val="center"/>
          </w:tcPr>
          <w:p w14:paraId="588CAD2F" w14:textId="77777777" w:rsidR="00EA1298" w:rsidRPr="0042164C" w:rsidRDefault="00EA1298" w:rsidP="00BA3A4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42164C">
              <w:rPr>
                <w:rFonts w:ascii="Times New Roman" w:hAnsi="Times New Roman" w:cs="Times New Roman"/>
                <w:color w:val="auto"/>
                <w:szCs w:val="18"/>
              </w:rPr>
              <w:t>Use of Augmented Reality for Students with Educational Needs: A Systematic Review (2016–2021)</w:t>
            </w:r>
          </w:p>
        </w:tc>
        <w:tc>
          <w:tcPr>
            <w:tcW w:w="4602" w:type="dxa"/>
            <w:vAlign w:val="center"/>
          </w:tcPr>
          <w:p w14:paraId="27DCC974" w14:textId="77777777" w:rsidR="00EA1298" w:rsidRPr="00BF2444" w:rsidRDefault="00EA1298" w:rsidP="00BA3A42">
            <w:pPr>
              <w:jc w:val="both"/>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sidRPr="00C66DD7">
              <w:rPr>
                <w:rFonts w:asciiTheme="majorBidi" w:eastAsia="Arial Unicode MS" w:hAnsiTheme="majorBidi" w:cstheme="majorBidi"/>
                <w:color w:val="000000" w:themeColor="text1"/>
                <w:szCs w:val="20"/>
              </w:rPr>
              <w:t>The paper provide</w:t>
            </w:r>
            <w:r>
              <w:rPr>
                <w:rFonts w:asciiTheme="majorBidi" w:eastAsia="Arial Unicode MS" w:hAnsiTheme="majorBidi" w:cstheme="majorBidi"/>
                <w:color w:val="000000" w:themeColor="text1"/>
                <w:szCs w:val="20"/>
              </w:rPr>
              <w:t>d</w:t>
            </w:r>
            <w:r w:rsidRPr="00C66DD7">
              <w:rPr>
                <w:rFonts w:asciiTheme="majorBidi" w:eastAsia="Arial Unicode MS" w:hAnsiTheme="majorBidi" w:cstheme="majorBidi"/>
                <w:color w:val="000000" w:themeColor="text1"/>
                <w:szCs w:val="20"/>
              </w:rPr>
              <w:t xml:space="preserve"> a systematic review of the literature and uses various bibliometric techniques to evaluate scientific developments in </w:t>
            </w:r>
            <w:r w:rsidRPr="00117BB8">
              <w:rPr>
                <w:rFonts w:asciiTheme="majorBidi" w:eastAsia="Arial Unicode MS" w:hAnsiTheme="majorBidi" w:cstheme="majorBidi"/>
                <w:color w:val="000000" w:themeColor="text1"/>
                <w:szCs w:val="20"/>
              </w:rPr>
              <w:t>the field of special education</w:t>
            </w:r>
            <w:r w:rsidRPr="00C66DD7">
              <w:rPr>
                <w:rFonts w:asciiTheme="majorBidi" w:eastAsia="Arial Unicode MS" w:hAnsiTheme="majorBidi" w:cstheme="majorBidi"/>
                <w:color w:val="000000" w:themeColor="text1"/>
                <w:szCs w:val="20"/>
              </w:rPr>
              <w:t>. The study aim</w:t>
            </w:r>
            <w:r>
              <w:rPr>
                <w:rFonts w:asciiTheme="majorBidi" w:eastAsia="Arial Unicode MS" w:hAnsiTheme="majorBidi" w:cstheme="majorBidi"/>
                <w:color w:val="000000" w:themeColor="text1"/>
                <w:szCs w:val="20"/>
              </w:rPr>
              <w:t>ed</w:t>
            </w:r>
            <w:r w:rsidRPr="00C66DD7">
              <w:rPr>
                <w:rFonts w:asciiTheme="majorBidi" w:eastAsia="Arial Unicode MS" w:hAnsiTheme="majorBidi" w:cstheme="majorBidi"/>
                <w:color w:val="000000" w:themeColor="text1"/>
                <w:szCs w:val="20"/>
              </w:rPr>
              <w:t xml:space="preserve"> to answer research questions related to the general state of published research on the use of AR applied to students with educational needs, experiences with AR being carried out with students with educational needs, the impact of AR in the field of special education, and the conceptual structure of the scientific literature published on the use of AR in special education.</w:t>
            </w:r>
          </w:p>
        </w:tc>
        <w:tc>
          <w:tcPr>
            <w:tcW w:w="1248" w:type="dxa"/>
            <w:vAlign w:val="center"/>
          </w:tcPr>
          <w:p w14:paraId="5C2937C3"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General</w:t>
            </w:r>
          </w:p>
        </w:tc>
        <w:tc>
          <w:tcPr>
            <w:tcW w:w="1170" w:type="dxa"/>
            <w:vAlign w:val="center"/>
          </w:tcPr>
          <w:p w14:paraId="344D1EC3" w14:textId="77777777" w:rsidR="00EA1298" w:rsidRPr="00BF2444"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heme="majorBidi" w:eastAsia="Arial Unicode MS" w:hAnsiTheme="majorBidi" w:cstheme="majorBidi"/>
                <w:color w:val="000000" w:themeColor="text1"/>
                <w:szCs w:val="20"/>
              </w:rPr>
            </w:pPr>
            <w:r>
              <w:rPr>
                <w:rFonts w:asciiTheme="majorBidi" w:eastAsia="Arial Unicode MS" w:hAnsiTheme="majorBidi" w:cstheme="majorBidi"/>
                <w:color w:val="000000" w:themeColor="text1"/>
                <w:szCs w:val="20"/>
              </w:rPr>
              <w:t>18</w:t>
            </w:r>
          </w:p>
        </w:tc>
        <w:tc>
          <w:tcPr>
            <w:tcW w:w="2070" w:type="dxa"/>
            <w:vAlign w:val="center"/>
          </w:tcPr>
          <w:p w14:paraId="0DA20066" w14:textId="77777777" w:rsidR="00EA1298" w:rsidRPr="00805D38" w:rsidRDefault="00EA1298" w:rsidP="00BA3A4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auto"/>
                <w:szCs w:val="18"/>
              </w:rPr>
            </w:pPr>
            <w:r w:rsidRPr="00805D38">
              <w:rPr>
                <w:rFonts w:ascii="Times New Roman" w:hAnsi="Times New Roman" w:cs="Times New Roman"/>
                <w:color w:val="auto"/>
                <w:szCs w:val="18"/>
              </w:rPr>
              <w:t>PRISMA</w:t>
            </w:r>
          </w:p>
        </w:tc>
      </w:tr>
    </w:tbl>
    <w:p w14:paraId="6CBFDE3A" w14:textId="77777777" w:rsidR="00EA1298" w:rsidRPr="00495AF3" w:rsidRDefault="00EA1298" w:rsidP="00EA1298">
      <w:pPr>
        <w:pStyle w:val="Heading2"/>
      </w:pPr>
    </w:p>
    <w:p w14:paraId="64A0FE76" w14:textId="77777777" w:rsidR="003840F2" w:rsidRDefault="003840F2"/>
    <w:sectPr w:rsidR="003840F2" w:rsidSect="00AD1B2D">
      <w:pgSz w:w="16838" w:h="11899" w:orient="landscape"/>
      <w:pgMar w:top="1440" w:right="1800" w:bottom="1440" w:left="1800" w:header="720" w:footer="720" w:gutter="0"/>
      <w:pgNumType w:start="1"/>
      <w:cols w:space="720"/>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298"/>
    <w:rsid w:val="003840F2"/>
    <w:rsid w:val="00DB25B7"/>
    <w:rsid w:val="00EA1298"/>
    <w:rsid w:val="00ED63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72D0B"/>
  <w15:chartTrackingRefBased/>
  <w15:docId w15:val="{DBB4F405-A35B-4C40-831C-5B0DF4C13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1298"/>
    <w:pPr>
      <w:spacing w:after="0" w:line="240" w:lineRule="auto"/>
    </w:pPr>
    <w:rPr>
      <w:rFonts w:ascii="Arial" w:eastAsia="Arial" w:hAnsi="Arial" w:cs="Arial"/>
      <w:kern w:val="0"/>
      <w:sz w:val="20"/>
      <w:szCs w:val="24"/>
      <w:lang w:eastAsia="en-AU"/>
      <w14:ligatures w14:val="none"/>
    </w:rPr>
  </w:style>
  <w:style w:type="paragraph" w:styleId="Heading2">
    <w:name w:val="heading 2"/>
    <w:basedOn w:val="NoteHeading"/>
    <w:next w:val="BodyText"/>
    <w:link w:val="Heading2Char"/>
    <w:uiPriority w:val="9"/>
    <w:unhideWhenUsed/>
    <w:qFormat/>
    <w:rsid w:val="00EA1298"/>
    <w:pPr>
      <w:keepNext/>
      <w:outlineLvl w:val="1"/>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A1298"/>
    <w:rPr>
      <w:rFonts w:ascii="Arial" w:eastAsia="Arial" w:hAnsi="Arial" w:cs="Arial"/>
      <w:b/>
      <w:bCs/>
      <w:kern w:val="0"/>
      <w:lang w:eastAsia="en-AU"/>
      <w14:ligatures w14:val="none"/>
    </w:rPr>
  </w:style>
  <w:style w:type="paragraph" w:styleId="Caption">
    <w:name w:val="caption"/>
    <w:basedOn w:val="Normal"/>
    <w:next w:val="Normal"/>
    <w:uiPriority w:val="35"/>
    <w:qFormat/>
    <w:rsid w:val="00EA1298"/>
    <w:rPr>
      <w:b/>
      <w:bCs/>
      <w:szCs w:val="20"/>
    </w:rPr>
  </w:style>
  <w:style w:type="table" w:styleId="LightShading-Accent1">
    <w:name w:val="Light Shading Accent 1"/>
    <w:basedOn w:val="TableNormal"/>
    <w:uiPriority w:val="60"/>
    <w:rsid w:val="00EA1298"/>
    <w:pPr>
      <w:spacing w:after="0" w:line="240" w:lineRule="auto"/>
    </w:pPr>
    <w:rPr>
      <w:rFonts w:eastAsiaTheme="minorEastAsia"/>
      <w:color w:val="2F5496" w:themeColor="accent1" w:themeShade="BF"/>
      <w:kern w:val="0"/>
      <w:lang w:val="en-GB"/>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NoteHeading">
    <w:name w:val="Note Heading"/>
    <w:basedOn w:val="Normal"/>
    <w:next w:val="Normal"/>
    <w:link w:val="NoteHeadingChar"/>
    <w:uiPriority w:val="99"/>
    <w:semiHidden/>
    <w:unhideWhenUsed/>
    <w:rsid w:val="00EA1298"/>
  </w:style>
  <w:style w:type="character" w:customStyle="1" w:styleId="NoteHeadingChar">
    <w:name w:val="Note Heading Char"/>
    <w:basedOn w:val="DefaultParagraphFont"/>
    <w:link w:val="NoteHeading"/>
    <w:uiPriority w:val="99"/>
    <w:semiHidden/>
    <w:rsid w:val="00EA1298"/>
    <w:rPr>
      <w:rFonts w:ascii="Arial" w:eastAsia="Arial" w:hAnsi="Arial" w:cs="Arial"/>
      <w:kern w:val="0"/>
      <w:sz w:val="20"/>
      <w:szCs w:val="24"/>
      <w:lang w:eastAsia="en-AU"/>
      <w14:ligatures w14:val="none"/>
    </w:rPr>
  </w:style>
  <w:style w:type="paragraph" w:styleId="BodyText">
    <w:name w:val="Body Text"/>
    <w:basedOn w:val="Normal"/>
    <w:link w:val="BodyTextChar"/>
    <w:uiPriority w:val="99"/>
    <w:semiHidden/>
    <w:unhideWhenUsed/>
    <w:rsid w:val="00EA1298"/>
    <w:pPr>
      <w:spacing w:after="120"/>
    </w:pPr>
  </w:style>
  <w:style w:type="character" w:customStyle="1" w:styleId="BodyTextChar">
    <w:name w:val="Body Text Char"/>
    <w:basedOn w:val="DefaultParagraphFont"/>
    <w:link w:val="BodyText"/>
    <w:uiPriority w:val="99"/>
    <w:semiHidden/>
    <w:rsid w:val="00EA1298"/>
    <w:rPr>
      <w:rFonts w:ascii="Arial" w:eastAsia="Arial" w:hAnsi="Arial" w:cs="Arial"/>
      <w:kern w:val="0"/>
      <w:sz w:val="20"/>
      <w:szCs w:val="24"/>
      <w:lang w:eastAsia="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1024</Words>
  <Characters>62839</Characters>
  <Application>Microsoft Office Word</Application>
  <DocSecurity>0</DocSecurity>
  <Lines>523</Lines>
  <Paragraphs>147</Paragraphs>
  <ScaleCrop>false</ScaleCrop>
  <Company/>
  <LinksUpToDate>false</LinksUpToDate>
  <CharactersWithSpaces>7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a Albishri</dc:creator>
  <cp:keywords/>
  <dc:description/>
  <cp:lastModifiedBy>Baraa Albishri</cp:lastModifiedBy>
  <cp:revision>1</cp:revision>
  <dcterms:created xsi:type="dcterms:W3CDTF">2023-09-15T00:43:00Z</dcterms:created>
  <dcterms:modified xsi:type="dcterms:W3CDTF">2023-09-15T00:44:00Z</dcterms:modified>
</cp:coreProperties>
</file>